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4A98F" w14:textId="77777777" w:rsidR="00B842A1" w:rsidRDefault="00B842A1" w:rsidP="0027521C">
      <w:pPr>
        <w:spacing w:after="0"/>
        <w:ind w:firstLine="720"/>
        <w:jc w:val="both"/>
        <w:textAlignment w:val="baseline"/>
      </w:pPr>
      <w:bookmarkStart w:id="0" w:name="_Hlk61256457"/>
    </w:p>
    <w:p w14:paraId="152BB109" w14:textId="4A309C4F" w:rsidR="0027521C" w:rsidRDefault="0027521C" w:rsidP="0027521C">
      <w:pPr>
        <w:spacing w:after="0"/>
        <w:ind w:firstLine="720"/>
        <w:jc w:val="both"/>
        <w:textAlignment w:val="baseline"/>
      </w:pPr>
      <w:commentRangeStart w:id="1"/>
      <w:r>
        <w:t>Manganese (hydro-)</w:t>
      </w:r>
      <w:commentRangeEnd w:id="1"/>
      <w:r w:rsidR="00EC2929">
        <w:rPr>
          <w:rStyle w:val="CommentReference"/>
        </w:rPr>
        <w:commentReference w:id="1"/>
      </w:r>
      <w:r>
        <w:t>oxides</w:t>
      </w:r>
      <w:r w:rsidR="00757532">
        <w:t xml:space="preserve"> </w:t>
      </w:r>
      <w:r w:rsidR="00034F06">
        <w:t xml:space="preserve">are perhaps </w:t>
      </w:r>
      <w:r w:rsidR="00B842A1">
        <w:t xml:space="preserve">largest </w:t>
      </w:r>
      <w:r w:rsidR="00034F06">
        <w:t xml:space="preserve">sink of </w:t>
      </w:r>
      <w:proofErr w:type="gramStart"/>
      <w:r w:rsidR="00034F06">
        <w:t>Ni</w:t>
      </w:r>
      <w:proofErr w:type="gramEnd"/>
      <w:r w:rsidR="00B842A1">
        <w:t xml:space="preserve"> and, because of this, it is a crucial component of the Ni marine budget</w:t>
      </w:r>
      <w:r w:rsidR="00D21288">
        <w:t xml:space="preserve"> to investigate</w:t>
      </w:r>
      <w:r w:rsidR="00B842A1">
        <w:t>.</w:t>
      </w:r>
      <w:r w:rsidR="004531D9">
        <w:t xml:space="preserve"> Nickel is enriched in Fe-Mn deposits relative to seawater (</w:t>
      </w:r>
      <w:r w:rsidR="00E40040">
        <w:t xml:space="preserve">ca. </w:t>
      </w:r>
      <w:r w:rsidR="004531D9">
        <w:t>10</w:t>
      </w:r>
      <w:r w:rsidR="004531D9">
        <w:rPr>
          <w:vertAlign w:val="superscript"/>
        </w:rPr>
        <w:t>6</w:t>
      </w:r>
      <w:r w:rsidR="00E40040">
        <w:rPr>
          <w:vertAlign w:val="superscript"/>
        </w:rPr>
        <w:t xml:space="preserve"> </w:t>
      </w:r>
      <w:r w:rsidR="00E40040">
        <w:t>Ni mol/g Fe-Mn deposits/ Ni mol/g seawater</w:t>
      </w:r>
      <w:r w:rsidR="004531D9">
        <w:t xml:space="preserve">) </w:t>
      </w:r>
      <w:r w:rsidR="008E7FD7">
        <w:fldChar w:fldCharType="begin" w:fldLock="1"/>
      </w:r>
      <w:r w:rsidR="00405D01">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d24b6cd5-dd7c-39dd-a7e3-c27ae05b6c3c"]}],"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008E7FD7">
        <w:fldChar w:fldCharType="separate"/>
      </w:r>
      <w:r w:rsidR="008E7FD7" w:rsidRPr="008E7FD7">
        <w:rPr>
          <w:noProof/>
        </w:rPr>
        <w:t>(</w:t>
      </w:r>
      <w:r w:rsidR="00E40040">
        <w:rPr>
          <w:noProof/>
        </w:rPr>
        <w:t xml:space="preserve">e.g., </w:t>
      </w:r>
      <w:r w:rsidR="008E7FD7" w:rsidRPr="008E7FD7">
        <w:rPr>
          <w:noProof/>
        </w:rPr>
        <w:t>Li and Schoonmaker, 2003)</w:t>
      </w:r>
      <w:r w:rsidR="008E7FD7">
        <w:fldChar w:fldCharType="end"/>
      </w:r>
      <w:r w:rsidR="008E7FD7">
        <w:t xml:space="preserve"> </w:t>
      </w:r>
      <w:r w:rsidR="004531D9">
        <w:t xml:space="preserve">and primarily associated with Mn phases, rather than Fe  </w:t>
      </w:r>
      <w:r w:rsidR="004531D9">
        <w:fldChar w:fldCharType="begin" w:fldLock="1"/>
      </w:r>
      <w:r w:rsidR="00405D01">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a)","manualFormatting":"(e.g., Peacock and Sherman, 2007)","plainTextFormattedCitation":"(Peacock and Sherman, 2007a)","previouslyFormattedCitation":"(Peacock and Sherman, 2007a)"},"properties":{"noteIndex":0},"schema":"https://github.com/citation-style-language/schema/raw/master/csl-citation.json"}</w:instrText>
      </w:r>
      <w:r w:rsidR="004531D9">
        <w:fldChar w:fldCharType="separate"/>
      </w:r>
      <w:r w:rsidR="004531D9" w:rsidRPr="004531D9">
        <w:rPr>
          <w:noProof/>
        </w:rPr>
        <w:t>(</w:t>
      </w:r>
      <w:r w:rsidR="004531D9">
        <w:rPr>
          <w:noProof/>
        </w:rPr>
        <w:t xml:space="preserve">e.g., </w:t>
      </w:r>
      <w:r w:rsidR="004531D9" w:rsidRPr="004531D9">
        <w:rPr>
          <w:noProof/>
        </w:rPr>
        <w:t>Peacock and Sherman, 2007)</w:t>
      </w:r>
      <w:r w:rsidR="004531D9">
        <w:fldChar w:fldCharType="end"/>
      </w:r>
      <w:r w:rsidR="001D6128">
        <w:t xml:space="preserve">. </w:t>
      </w:r>
      <w:r w:rsidR="00B842A1">
        <w:t xml:space="preserve"> </w:t>
      </w:r>
      <w:r w:rsidR="00BF321A">
        <w:t>Investigations of Ni coordination synthetic hexagonal-birnessite,</w:t>
      </w:r>
      <w:r w:rsidR="00CA7B39">
        <w:t xml:space="preserve"> </w:t>
      </w:r>
      <w:r w:rsidR="00BF321A">
        <w:t>a</w:t>
      </w:r>
      <w:r w:rsidR="00CA7B39">
        <w:t xml:space="preserve"> representative </w:t>
      </w:r>
      <w:r w:rsidR="00BF321A">
        <w:t xml:space="preserve">analog </w:t>
      </w:r>
      <w:r w:rsidR="00CA7B39">
        <w:t xml:space="preserve">of the poorly crystalline </w:t>
      </w:r>
      <w:r w:rsidR="00BF321A">
        <w:t xml:space="preserve">marine </w:t>
      </w:r>
      <w:proofErr w:type="spellStart"/>
      <w:r w:rsidR="00CA7B39">
        <w:t>phyllomangate</w:t>
      </w:r>
      <w:proofErr w:type="spellEnd"/>
      <w:r w:rsidR="00BF321A">
        <w:t xml:space="preserve">, found Ni </w:t>
      </w:r>
      <w:r w:rsidR="00405D01">
        <w:t>dominantly</w:t>
      </w:r>
      <w:r w:rsidR="00BF321A">
        <w:t xml:space="preserve"> sorbs </w:t>
      </w:r>
      <w:r w:rsidR="00405D01">
        <w:t xml:space="preserve">as a tridentate complex over vacancy sites, with minor Ni sorption at edge sites when Ni loading is high </w:t>
      </w:r>
      <w:r w:rsidR="00405D01">
        <w:fldChar w:fldCharType="begin" w:fldLock="1"/>
      </w:r>
      <w:r w:rsidR="00805D86">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rsidR="00405D01">
        <w:fldChar w:fldCharType="separate"/>
      </w:r>
      <w:r w:rsidR="00405D01" w:rsidRPr="00405D01">
        <w:rPr>
          <w:noProof/>
        </w:rPr>
        <w:t>(Simanova et al., 2015)</w:t>
      </w:r>
      <w:r w:rsidR="00405D01">
        <w:fldChar w:fldCharType="end"/>
      </w:r>
      <w:r w:rsidR="00405D01">
        <w:t>, and can significantly (10-45%) structurally incorporate</w:t>
      </w:r>
      <w:r w:rsidR="00805D86">
        <w:t xml:space="preserve"> over time, especially at higher </w:t>
      </w:r>
      <w:proofErr w:type="spellStart"/>
      <w:r w:rsidR="00805D86">
        <w:t>pHs</w:t>
      </w:r>
      <w:proofErr w:type="spellEnd"/>
      <w:r w:rsidR="00805D86">
        <w:t xml:space="preserve"> (7-8) </w:t>
      </w:r>
      <w:r w:rsidR="00405D01">
        <w:fldChar w:fldCharType="begin" w:fldLock="1"/>
      </w:r>
      <w:r w:rsidR="00A21DBB">
        <w:instrText xml:space="preserve">ADDIN CSL_CITATION {"citationItems":[{"id":"ITEM-1","itemData":{"DOI":"10.1016/j.chemgeo.2006.10.019","ISSN":"00092541","abstract":"Synthetic hexagonal birnessite (Hx-birnessite) is a close analogue to natural poorly crystalline phyllomanganate phases found in soils and marine ferromanganese deposits. These phases are often highly enriched in trace metals such as Ni and Co. We measured the sorption of Ni(II) onto synthetic hexagonal birnessite (Hx-birnessite) from pH 1 to 7. EXAFS spectra show that, at pH 3.7, Ni is adsorbed to the Hx-birnessite surface above vacancy sites on {001} as a tridentate corner-sharing complex. We developed a surface complexation model for Ni adsorption based on the equilibria3(≡Mn2O- 2/3) + Ni+ 2 = (≡Mn2O)3Ni03(≡Mn2O- 2/3) + Ni+ 2 + H2O = (≡Mn2O)3Ni(OH)- + H+. Using this surface complexation model, we predict the concentration of Ni in seawater in equilibrium with Ni-bearing birnessite found in hydrogenetic FeMn crusts and nodules. Our predicted results are in good agreement with observed Ni concentrations in seawater and suggest that the concentration of dissolved Ni in seawater is buffered by sorption to birnessite or a related MnO2 phase. However, in addition to the surface complex, Ni also sorbs by structural incorporation into the vacancy site. In our synthetic samples at pH 7, EXAFS shows </w:instrText>
      </w:r>
      <w:r w:rsidR="00A21DBB">
        <w:rPr>
          <w:rFonts w:ascii="Cambria Math" w:hAnsi="Cambria Math" w:cs="Cambria Math"/>
        </w:rPr>
        <w:instrText>∼</w:instrText>
      </w:r>
      <w:r w:rsidR="00A21DBB">
        <w:instrText xml:space="preserve"> 10% of Ni is structurally incorporated into Hx-birnessite. In natural birnessites found in marine ferromanganese crusts and nodules, EXAFS shows that all of the sorbed Ni is structurally incorporated. Structural incorporation suggests that Ni sorption may be irreversible. © 2006 Elsevier B.V. All rights reserved.","author":[{"dropping-particle":"","family":"Peacock","given":"Caroline L.","non-dropping-particle":"","parse-names":false,"suffix":""},{"dropping-particle":"","family":"Sherman","given":"David M.","non-dropping-particle":"","parse-names":false,"suffix":""}],"container-title":"Chemical Geology","id":"ITEM-1","issue":"1-2","issued":{"date-parts":[["2007"]]},"page":"94-106","title":"Sorption of Ni by birnessite: Equilibrium controls on Ni in seawater","type":"article-journal","volume":"238"},"uris":["http://www.mendeley.com/documents/?uuid=ed8c24fc-cd85-46d6-a189-ebe448329d14"]},{"id":"ITEM-2","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00A21DBB">
        <w:rPr>
          <w:rFonts w:ascii="Cambria Math" w:hAnsi="Cambria Math" w:cs="Cambria Math"/>
        </w:rPr>
        <w:instrText>∼</w:instrText>
      </w:r>
      <w:r w:rsidR="00A21DBB">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2","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 Peacock and Sherman, 2007b)","plainTextFormattedCitation":"(Peacock, 2009; Peacock and Sherman, 2007b)","previouslyFormattedCitation":"(Peacock, 2009; Peacock and Sherman, 2007b)"},"properties":{"noteIndex":0},"schema":"https://github.com/citation-style-language/schema/raw/master/csl-citation.json"}</w:instrText>
      </w:r>
      <w:r w:rsidR="00405D01">
        <w:fldChar w:fldCharType="separate"/>
      </w:r>
      <w:r w:rsidR="00805D86" w:rsidRPr="00805D86">
        <w:rPr>
          <w:noProof/>
        </w:rPr>
        <w:t>(Peacock, 2009; Peacock and Sherman, 2007b)</w:t>
      </w:r>
      <w:r w:rsidR="00405D01">
        <w:fldChar w:fldCharType="end"/>
      </w:r>
      <w:r w:rsidR="004B78EB">
        <w:t xml:space="preserve"> (Fig with different coordination sites)</w:t>
      </w:r>
      <w:r w:rsidR="00CA7B39">
        <w:t xml:space="preserve">. </w:t>
      </w:r>
      <w:r w:rsidR="00405D01">
        <w:t xml:space="preserve">In natural </w:t>
      </w:r>
      <w:r w:rsidR="00805D86">
        <w:t xml:space="preserve">marine </w:t>
      </w:r>
      <w:r w:rsidR="00405D01">
        <w:t xml:space="preserve">Fe-Mn deposits, Ni is exclusively structurally incorporated </w:t>
      </w:r>
      <w:r w:rsidR="00805D86">
        <w:fldChar w:fldCharType="begin" w:fldLock="1"/>
      </w:r>
      <w:r w:rsidR="00805D86">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a)","plainTextFormattedCitation":"(Peacock and Sherman, 2007a)","previouslyFormattedCitation":"(Peacock and Sherman, 2007a)"},"properties":{"noteIndex":0},"schema":"https://github.com/citation-style-language/schema/raw/master/csl-citation.json"}</w:instrText>
      </w:r>
      <w:r w:rsidR="00805D86">
        <w:fldChar w:fldCharType="separate"/>
      </w:r>
      <w:r w:rsidR="00805D86" w:rsidRPr="00805D86">
        <w:rPr>
          <w:noProof/>
        </w:rPr>
        <w:t>(Peacock and Sherman, 2007a)</w:t>
      </w:r>
      <w:r w:rsidR="00805D86">
        <w:fldChar w:fldCharType="end"/>
      </w:r>
      <w:r w:rsidR="00805D86">
        <w:t xml:space="preserve">. </w:t>
      </w:r>
      <w:r w:rsidR="00FA7967">
        <w:t xml:space="preserve">The diagenetic transformation from hexagonal-birnessite to todorokite, which can occur under </w:t>
      </w:r>
      <w:proofErr w:type="spellStart"/>
      <w:r w:rsidR="00FA7967">
        <w:t>oxic</w:t>
      </w:r>
      <w:proofErr w:type="spellEnd"/>
      <w:r w:rsidR="00FA7967">
        <w:t xml:space="preserve"> diagenesis and hydrothermal conditions, has been experimentally shown to </w:t>
      </w:r>
      <w:r w:rsidR="001441CA">
        <w:t xml:space="preserve">release </w:t>
      </w:r>
      <w:r w:rsidR="00FA7967">
        <w:t>50% of the originally incorporated Ni (1 wt. %)</w:t>
      </w:r>
      <w:r w:rsidR="00091A3A">
        <w:t xml:space="preserve"> </w:t>
      </w:r>
      <w:r w:rsidR="00A21DBB">
        <w:fldChar w:fldCharType="begin" w:fldLock="1"/>
      </w:r>
      <w:r w:rsidR="00D47B46">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rsidR="00A21DBB">
        <w:fldChar w:fldCharType="separate"/>
      </w:r>
      <w:r w:rsidR="00A21DBB" w:rsidRPr="00A21DBB">
        <w:rPr>
          <w:noProof/>
        </w:rPr>
        <w:t>(Atkins et al., 2016)</w:t>
      </w:r>
      <w:r w:rsidR="00A21DBB">
        <w:fldChar w:fldCharType="end"/>
      </w:r>
      <w:r w:rsidR="00FA7967">
        <w:t xml:space="preserve">. </w:t>
      </w:r>
    </w:p>
    <w:p w14:paraId="292F5DC2" w14:textId="0E800EB5" w:rsidR="000700E6" w:rsidRDefault="00C12FD2" w:rsidP="000B4DAC">
      <w:pPr>
        <w:spacing w:after="0"/>
        <w:ind w:firstLine="720"/>
        <w:jc w:val="both"/>
        <w:textAlignment w:val="baseline"/>
      </w:pPr>
      <w:r w:rsidRPr="009344DE">
        <w:rPr>
          <w:noProof/>
        </w:rPr>
        <w:t xml:space="preserve">Several </w:t>
      </w:r>
      <w:r>
        <w:rPr>
          <w:noProof/>
        </w:rPr>
        <w:t>studies</w:t>
      </w:r>
      <w:r w:rsidRPr="009344DE">
        <w:rPr>
          <w:noProof/>
        </w:rPr>
        <w:t xml:space="preserve"> aimed to determine </w:t>
      </w:r>
      <w:r w:rsidRPr="004164EA">
        <w:t>δ</w:t>
      </w:r>
      <w:r w:rsidRPr="004164EA">
        <w:rPr>
          <w:vertAlign w:val="superscript"/>
        </w:rPr>
        <w:t>60/58</w:t>
      </w:r>
      <w:r w:rsidRPr="004164EA">
        <w:t>Ni</w:t>
      </w:r>
      <w:r>
        <w:t xml:space="preserve"> </w:t>
      </w:r>
      <w:r>
        <w:rPr>
          <w:noProof/>
        </w:rPr>
        <w:t>for</w:t>
      </w:r>
      <w:r w:rsidRPr="009344DE">
        <w:rPr>
          <w:noProof/>
        </w:rPr>
        <w:t xml:space="preserve"> Mn-rich sediments</w:t>
      </w:r>
      <w:r>
        <w:rPr>
          <w:noProof/>
        </w:rPr>
        <w:t>,</w:t>
      </w:r>
      <w:r w:rsidRPr="009344DE">
        <w:rPr>
          <w:noProof/>
        </w:rPr>
        <w:t xml:space="preserve"> but the results so far are extremely</w:t>
      </w:r>
      <w:r>
        <w:rPr>
          <w:noProof/>
        </w:rPr>
        <w:t xml:space="preserve"> puzzling.</w:t>
      </w:r>
      <w:r w:rsidRPr="009344DE">
        <w:rPr>
          <w:noProof/>
        </w:rPr>
        <w:t xml:space="preserve"> </w:t>
      </w:r>
      <w:r w:rsidR="007E5275">
        <w:fldChar w:fldCharType="begin" w:fldLock="1"/>
      </w:r>
      <w:r w:rsidR="004B1365">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7E5275">
        <w:fldChar w:fldCharType="separate"/>
      </w:r>
      <w:r w:rsidR="007E5275" w:rsidRPr="006C0A99">
        <w:rPr>
          <w:noProof/>
        </w:rPr>
        <w:t xml:space="preserve">Gall et al. </w:t>
      </w:r>
      <w:r w:rsidR="007E5275">
        <w:rPr>
          <w:noProof/>
        </w:rPr>
        <w:t>(</w:t>
      </w:r>
      <w:r w:rsidR="007E5275" w:rsidRPr="006C0A99">
        <w:rPr>
          <w:noProof/>
        </w:rPr>
        <w:t>2013</w:t>
      </w:r>
      <w:r w:rsidR="007E5275">
        <w:fldChar w:fldCharType="end"/>
      </w:r>
      <w:r w:rsidR="007E5275">
        <w:t xml:space="preserve">) </w:t>
      </w:r>
      <w:r w:rsidR="0027521C">
        <w:t xml:space="preserve">measured 24 surface scrapings of Fe-Mn crusts across the globe </w:t>
      </w:r>
      <w:commentRangeStart w:id="2"/>
      <w:r w:rsidR="0027521C">
        <w:t>and</w:t>
      </w:r>
      <w:r w:rsidR="004B1365">
        <w:t xml:space="preserve">, given the homogeneity of the ocean (~1.4 </w:t>
      </w:r>
      <w:r w:rsidR="004B1365" w:rsidRPr="003F7266">
        <w:t>‰</w:t>
      </w:r>
      <w:r w:rsidR="004B1365">
        <w:t>),</w:t>
      </w:r>
      <w:r w:rsidR="0027521C">
        <w:t xml:space="preserve"> found </w:t>
      </w:r>
      <w:commentRangeEnd w:id="2"/>
      <w:r w:rsidR="00EC2929">
        <w:rPr>
          <w:rStyle w:val="CommentReference"/>
        </w:rPr>
        <w:commentReference w:id="2"/>
      </w:r>
      <w:r w:rsidR="0027521C">
        <w:t xml:space="preserve">a </w:t>
      </w:r>
      <w:r w:rsidR="007E5275">
        <w:t xml:space="preserve">surprisingly </w:t>
      </w:r>
      <w:r w:rsidR="0027521C">
        <w:t xml:space="preserve">variable isotopic range from </w:t>
      </w:r>
      <w:r w:rsidR="0027521C" w:rsidRPr="003F7266">
        <w:t>0</w:t>
      </w:r>
      <w:r w:rsidR="0027521C">
        <w:t>.</w:t>
      </w:r>
      <w:r w:rsidR="0027521C" w:rsidRPr="003F7266">
        <w:t xml:space="preserve">9 </w:t>
      </w:r>
      <w:r w:rsidR="0027521C">
        <w:t>to</w:t>
      </w:r>
      <w:r w:rsidR="0027521C" w:rsidRPr="003F7266">
        <w:t xml:space="preserve"> 2</w:t>
      </w:r>
      <w:r w:rsidR="0027521C">
        <w:t>.</w:t>
      </w:r>
      <w:r w:rsidR="0027521C" w:rsidRPr="003F7266">
        <w:t>5‰</w:t>
      </w:r>
      <w:r w:rsidR="0027521C">
        <w:t xml:space="preserve"> with an average of </w:t>
      </w:r>
      <w:r w:rsidR="0027521C" w:rsidRPr="00386DE8">
        <w:t>1</w:t>
      </w:r>
      <w:r w:rsidR="0027521C">
        <w:t>.</w:t>
      </w:r>
      <w:r w:rsidR="0027521C" w:rsidRPr="00386DE8">
        <w:t>67</w:t>
      </w:r>
      <w:r w:rsidR="0027521C">
        <w:t>±0.</w:t>
      </w:r>
      <w:r w:rsidR="0027521C" w:rsidRPr="00386DE8">
        <w:t>8‰</w:t>
      </w:r>
      <w:r w:rsidR="004B1365">
        <w:t>.</w:t>
      </w:r>
      <w:r w:rsidR="007E5275">
        <w:t xml:space="preserve"> </w:t>
      </w:r>
      <w:r w:rsidR="0027521C">
        <w:t>They did not observe any strong correlation between δ</w:t>
      </w:r>
      <w:r w:rsidR="0027521C" w:rsidRPr="004874FA">
        <w:rPr>
          <w:vertAlign w:val="superscript"/>
        </w:rPr>
        <w:t>60</w:t>
      </w:r>
      <w:r w:rsidR="0027521C">
        <w:t xml:space="preserve">Ni and ocean basin, oxygen saturation or Ni concentration (Fig xx), but there was a </w:t>
      </w:r>
      <w:r w:rsidR="007E4CCD">
        <w:t xml:space="preserve">mild </w:t>
      </w:r>
      <w:r w:rsidR="0027521C">
        <w:t>correlation between δ</w:t>
      </w:r>
      <w:r w:rsidR="0027521C" w:rsidRPr="004874FA">
        <w:rPr>
          <w:vertAlign w:val="superscript"/>
        </w:rPr>
        <w:t>60</w:t>
      </w:r>
      <w:r w:rsidR="0027521C">
        <w:t>Ni and distance to continental shelf, likely reflecting the contribution of isotopically lighter continental sediments.</w:t>
      </w:r>
      <w:r w:rsidR="00D47B46">
        <w:t xml:space="preserve"> A subsequent study of four North and South Pacific Fe-M crust ca. 20 mm cores found similar values (</w:t>
      </w:r>
      <w:r w:rsidR="00D47B46" w:rsidRPr="001F5B4B">
        <w:t xml:space="preserve">1.79 ± 0.21‰ 2sd, n = 31 </w:t>
      </w:r>
      <w:r w:rsidR="00D47B46">
        <w:t xml:space="preserve">for North Pacific </w:t>
      </w:r>
      <w:r w:rsidR="00D47B46" w:rsidRPr="001F5B4B">
        <w:t xml:space="preserve">and 1.73 ± 0.21‰ 2sd, n = 21 </w:t>
      </w:r>
      <w:r w:rsidR="00D47B46">
        <w:t xml:space="preserve">for South Pacific). </w:t>
      </w:r>
      <w:r w:rsidR="0027521C">
        <w:t>One core from the South Pacific had a systematic and dramatic drop in δ</w:t>
      </w:r>
      <w:r w:rsidR="0027521C" w:rsidRPr="004874FA">
        <w:rPr>
          <w:vertAlign w:val="superscript"/>
        </w:rPr>
        <w:t>60</w:t>
      </w:r>
      <w:r w:rsidR="0027521C">
        <w:t>Ni downcore (from 1.89 to 0.25</w:t>
      </w:r>
      <w:r w:rsidR="0027521C" w:rsidRPr="001F5B4B">
        <w:t>‰</w:t>
      </w:r>
      <w:r w:rsidR="0027521C">
        <w:t>) associated with lower Mn/Ni, suggesting that post-depositional processes associated with Mn-oxide phases may lead to alteration of the primary δ</w:t>
      </w:r>
      <w:r w:rsidR="0027521C" w:rsidRPr="004874FA">
        <w:rPr>
          <w:vertAlign w:val="superscript"/>
        </w:rPr>
        <w:t>60</w:t>
      </w:r>
      <w:r w:rsidR="0027521C">
        <w:t xml:space="preserve">Ni signature. </w:t>
      </w:r>
      <w:r w:rsidR="00A76FC0">
        <w:t xml:space="preserve">These results suggest Mn oxides incorporate isotopically </w:t>
      </w:r>
      <w:r w:rsidR="00A76FC0" w:rsidRPr="00F6565A">
        <w:rPr>
          <w:u w:val="single"/>
        </w:rPr>
        <w:t>heavy</w:t>
      </w:r>
      <w:r w:rsidR="00A76FC0">
        <w:t xml:space="preserve"> Ni relative to solution. </w:t>
      </w:r>
      <w:r w:rsidR="00DA6852">
        <w:t xml:space="preserve">In stark contrast, the dissolution of Mn oxides in the water column of the Black Sea corresponds to a decrease in </w:t>
      </w:r>
      <w:r w:rsidR="00DA6852" w:rsidRPr="00E75FB7">
        <w:t>δ</w:t>
      </w:r>
      <w:r w:rsidR="00DA6852" w:rsidRPr="00E75FB7">
        <w:rPr>
          <w:vertAlign w:val="superscript"/>
        </w:rPr>
        <w:t>60/58</w:t>
      </w:r>
      <w:r w:rsidR="00DA6852" w:rsidRPr="00E75FB7">
        <w:t>Ni</w:t>
      </w:r>
      <w:r w:rsidR="00DA6852">
        <w:rPr>
          <w:vertAlign w:val="subscript"/>
        </w:rPr>
        <w:t>solution</w:t>
      </w:r>
      <w:r w:rsidR="00DA6852">
        <w:t xml:space="preserve">, suggesting isotopically </w:t>
      </w:r>
      <w:r w:rsidR="00DA6852" w:rsidRPr="00D92CE2">
        <w:rPr>
          <w:u w:val="single"/>
        </w:rPr>
        <w:t>light</w:t>
      </w:r>
      <w:r w:rsidR="00DA6852">
        <w:t xml:space="preserve"> Ni is associated with Mn oxides (calculated </w:t>
      </w:r>
      <w:r w:rsidR="00DA6852" w:rsidRPr="00E75FB7">
        <w:t>Δ</w:t>
      </w:r>
      <w:r w:rsidR="00DA6852" w:rsidRPr="00E75FB7">
        <w:rPr>
          <w:vertAlign w:val="superscript"/>
        </w:rPr>
        <w:t>60/58</w:t>
      </w:r>
      <w:r w:rsidR="00DA6852" w:rsidRPr="00E75FB7">
        <w:t>Ni</w:t>
      </w:r>
      <w:r w:rsidR="00DA6852" w:rsidRPr="00E75FB7">
        <w:rPr>
          <w:vertAlign w:val="subscript"/>
        </w:rPr>
        <w:t>solution-</w:t>
      </w:r>
      <w:r w:rsidR="00DA6852">
        <w:rPr>
          <w:vertAlign w:val="subscript"/>
        </w:rPr>
        <w:t>s</w:t>
      </w:r>
      <w:r w:rsidR="00DA6852" w:rsidRPr="00E75FB7">
        <w:rPr>
          <w:vertAlign w:val="subscript"/>
        </w:rPr>
        <w:t>o</w:t>
      </w:r>
      <w:r w:rsidR="00DA6852">
        <w:rPr>
          <w:vertAlign w:val="subscript"/>
        </w:rPr>
        <w:t xml:space="preserve">lid </w:t>
      </w:r>
      <w:r w:rsidR="00DA6852">
        <w:t>~ 4.0</w:t>
      </w:r>
      <w:r w:rsidR="00DA6852" w:rsidRPr="00441EA8">
        <w:t>‰</w:t>
      </w:r>
      <w:r w:rsidR="00DA6852">
        <w:t xml:space="preserve">) </w:t>
      </w:r>
      <w:r w:rsidR="00DA6852">
        <w:fldChar w:fldCharType="begin" w:fldLock="1"/>
      </w:r>
      <w:r w:rsidR="00DA6852">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operties":{"noteIndex":0},"schema":"https://github.com/citation-style-language/schema/raw/master/csl-citation.json"}</w:instrText>
      </w:r>
      <w:r w:rsidR="00DA6852">
        <w:fldChar w:fldCharType="separate"/>
      </w:r>
      <w:r w:rsidR="00DA6852" w:rsidRPr="00DA6852">
        <w:rPr>
          <w:noProof/>
        </w:rPr>
        <w:t>(Vance et al., 2016)</w:t>
      </w:r>
      <w:r w:rsidR="00DA6852">
        <w:fldChar w:fldCharType="end"/>
      </w:r>
      <w:r w:rsidR="00DA6852">
        <w:t xml:space="preserve">. </w:t>
      </w:r>
      <w:r w:rsidR="0027521C">
        <w:t xml:space="preserve">This clearly contradicts the findings of Gueguen et al., 2016 and Gall et al., 2013. A </w:t>
      </w:r>
      <w:r w:rsidR="00DA6852">
        <w:t>s</w:t>
      </w:r>
      <w:r w:rsidR="0027521C">
        <w:t xml:space="preserve">tudy </w:t>
      </w:r>
      <w:r w:rsidR="00DA6852">
        <w:t xml:space="preserve">of </w:t>
      </w:r>
      <w:r w:rsidR="0027521C">
        <w:t>hydrogenetic</w:t>
      </w:r>
      <w:r w:rsidR="00DA6852">
        <w:t xml:space="preserve"> and hydrothermal</w:t>
      </w:r>
      <w:r w:rsidR="0027521C">
        <w:t xml:space="preserve"> Fe-Mn deposits </w:t>
      </w:r>
      <w:r w:rsidR="00AE1E1C">
        <w:t>found</w:t>
      </w:r>
      <w:r w:rsidR="0027521C">
        <w:t xml:space="preserve"> hydrogenetic Fe-Mn crusts were isotopically similar to seawater (</w:t>
      </w:r>
      <w:r w:rsidR="0027521C" w:rsidRPr="00B833F3">
        <w:t>0.8 to 1.8‰</w:t>
      </w:r>
      <w:r w:rsidR="0027521C">
        <w:t>)</w:t>
      </w:r>
      <w:r w:rsidR="00AE1E1C" w:rsidRPr="00AE1E1C">
        <w:t xml:space="preserve"> </w:t>
      </w:r>
      <w:r w:rsidR="0027521C">
        <w:t>but hydrothermal deposits have a generally wider, isotopically lighter range (-1.5</w:t>
      </w:r>
      <w:r w:rsidR="0027521C" w:rsidRPr="00A940FF">
        <w:t xml:space="preserve"> to 1.</w:t>
      </w:r>
      <w:r w:rsidR="0027521C">
        <w:t>1</w:t>
      </w:r>
      <w:r w:rsidR="0027521C" w:rsidRPr="00A940FF">
        <w:t>‰</w:t>
      </w:r>
      <w:r w:rsidR="0027521C">
        <w:t>)</w:t>
      </w:r>
      <w:r w:rsidR="00DA6852">
        <w:t xml:space="preserve"> </w:t>
      </w:r>
      <w:r w:rsidR="00DA6852">
        <w:fldChar w:fldCharType="begin" w:fldLock="1"/>
      </w:r>
      <w:r w:rsidR="00DA6852">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DA6852">
        <w:fldChar w:fldCharType="separate"/>
      </w:r>
      <w:r w:rsidR="00DA6852" w:rsidRPr="000C14C0">
        <w:rPr>
          <w:noProof/>
        </w:rPr>
        <w:t>(Gueguen et al., 2020)</w:t>
      </w:r>
      <w:r w:rsidR="00DA6852">
        <w:fldChar w:fldCharType="end"/>
      </w:r>
      <w:r w:rsidR="00DA6852">
        <w:t>.</w:t>
      </w:r>
      <w:r w:rsidR="0027521C">
        <w:t xml:space="preserve"> Finally, Little et al., 2020 analyzed the Ni isotopic composition of Mn rich </w:t>
      </w:r>
      <w:commentRangeStart w:id="3"/>
      <w:r w:rsidR="0027521C">
        <w:t xml:space="preserve">crusts </w:t>
      </w:r>
      <w:commentRangeEnd w:id="3"/>
      <w:r w:rsidR="00A76FC0">
        <w:rPr>
          <w:rStyle w:val="CommentReference"/>
        </w:rPr>
        <w:commentReference w:id="3"/>
      </w:r>
      <w:r w:rsidR="0027521C">
        <w:t>in the Eastern Pacific, where measured Fe-Mn crust samples in that region were +1.6</w:t>
      </w:r>
      <w:r w:rsidR="0027521C" w:rsidRPr="005C7D41">
        <w:t>‰</w:t>
      </w:r>
      <w:r w:rsidR="0027521C">
        <w:t>, and predominately found isotopically light sediments (</w:t>
      </w:r>
      <w:r w:rsidR="0027521C" w:rsidRPr="0093240D">
        <w:t>−0.8</w:t>
      </w:r>
      <w:r w:rsidR="0027521C">
        <w:t xml:space="preserve"> to </w:t>
      </w:r>
      <w:r w:rsidR="0027521C" w:rsidRPr="0093240D">
        <w:t>−0.2</w:t>
      </w:r>
      <w:r w:rsidR="0027521C" w:rsidRPr="005C7D41">
        <w:t>‰</w:t>
      </w:r>
      <w:r w:rsidR="0027521C">
        <w:t xml:space="preserve">) </w:t>
      </w:r>
      <w:r w:rsidR="0027521C">
        <w:fldChar w:fldCharType="begin" w:fldLock="1"/>
      </w:r>
      <w:r w:rsidR="004531D9">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27521C">
        <w:fldChar w:fldCharType="separate"/>
      </w:r>
      <w:r w:rsidR="0027521C" w:rsidRPr="004C71EC">
        <w:rPr>
          <w:noProof/>
        </w:rPr>
        <w:t>(Little et al., 2020)</w:t>
      </w:r>
      <w:r w:rsidR="0027521C">
        <w:fldChar w:fldCharType="end"/>
      </w:r>
      <w:r w:rsidR="0027521C">
        <w:t xml:space="preserve">. </w:t>
      </w:r>
    </w:p>
    <w:p w14:paraId="7C3B999C" w14:textId="77777777" w:rsidR="00F9141A" w:rsidRDefault="0027521C" w:rsidP="0027521C">
      <w:pPr>
        <w:spacing w:after="0"/>
        <w:ind w:firstLine="720"/>
        <w:jc w:val="both"/>
        <w:textAlignment w:val="baseline"/>
      </w:pPr>
      <w:r>
        <w:t xml:space="preserve">Experiments exploring Ni sorption and/or incorporation into Fe oxides and Mn oxides have indicated that the solid will sorb and/or incorporate isotopically light Ni relative to solution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id":"ITEM-3","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 2019","id":"ITEM-3","issued":{"date-parts":[["2019"]]},"page":"2019","title":"Ionic strength strongly affects Ni isotope fractionation between solution and Mn oxyhydroxide","type":"article-journal"},"uris":["http://www.mendeley.com/documents/?uuid=1a35eba6-19dc-4e6b-b334-e079e58ded36"]},{"id":"ITEM-4","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4","issue":"October 2019","issued":{"date-parts":[["2020"]]},"title":"Large nickel isotope fractionation caused by surface complexation reactions with hexagonal birnessite","type":"article-journal","volume":"537"},"uris":["http://www.mendeley.com/documents/?uuid=056c7e25-af00-4cb6-8f5b-0576e0b1990b"]}],"mendeley":{"formattedCitation":"(Gueguen et al., 2018; Sorensen et al., 2020; Wasylenki et al., 2019, 2015)","plainTextFormattedCitation":"(Gueguen et al., 2018; Sorensen et al., 2020; Wasylenki et al., 2019, 2015)","previouslyFormattedCitation":"(Gueguen et al., 2018; Sorensen et al., 2020; Wasylenki et al., 2019, 2015)"},"properties":{"noteIndex":0},"schema":"https://github.com/citation-style-language/schema/raw/master/csl-citation.json"}</w:instrText>
      </w:r>
      <w:r>
        <w:fldChar w:fldCharType="separate"/>
      </w:r>
      <w:r w:rsidRPr="00B6301D">
        <w:rPr>
          <w:noProof/>
        </w:rPr>
        <w:t>(Gueguen et al., 2018; Sorensen et al., 2020; Wasylenki et al., 2019, 2015)</w:t>
      </w:r>
      <w:r>
        <w:fldChar w:fldCharType="end"/>
      </w:r>
      <w:r>
        <w:t xml:space="preserve">. Sorption onto Fe oxides such as ferrihydrite and goethite have moderate fractionations of </w:t>
      </w:r>
      <w:r w:rsidRPr="0051481A">
        <w:t>Δ</w:t>
      </w:r>
      <w:r w:rsidRPr="0051481A">
        <w:rPr>
          <w:vertAlign w:val="superscript"/>
        </w:rPr>
        <w:t>60/58</w:t>
      </w:r>
      <w:r w:rsidRPr="0051481A">
        <w:t>Ni</w:t>
      </w:r>
      <w:r>
        <w:rPr>
          <w:vertAlign w:val="subscript"/>
        </w:rPr>
        <w:t>mineral</w:t>
      </w:r>
      <w:r w:rsidRPr="0051481A">
        <w:rPr>
          <w:vertAlign w:val="subscript"/>
        </w:rPr>
        <w:t>-</w:t>
      </w:r>
      <w:r>
        <w:rPr>
          <w:vertAlign w:val="subscript"/>
        </w:rPr>
        <w:t xml:space="preserve">aqueous </w:t>
      </w:r>
      <w:r w:rsidRPr="0051481A">
        <w:t>=</w:t>
      </w:r>
      <w:r>
        <w:t xml:space="preserve"> -</w:t>
      </w:r>
      <w:r w:rsidRPr="0051481A">
        <w:t xml:space="preserve">0.35 ± 0.08‰ </w:t>
      </w:r>
      <w:r>
        <w:t xml:space="preserve"> (2sd) and </w:t>
      </w:r>
      <w:r w:rsidRPr="0051481A">
        <w:t>Δ</w:t>
      </w:r>
      <w:r w:rsidRPr="0051481A">
        <w:rPr>
          <w:vertAlign w:val="superscript"/>
        </w:rPr>
        <w:t>60/58</w:t>
      </w:r>
      <w:r w:rsidRPr="0051481A">
        <w:t>Ni</w:t>
      </w:r>
      <w:r>
        <w:rPr>
          <w:vertAlign w:val="subscript"/>
        </w:rPr>
        <w:t>mineral</w:t>
      </w:r>
      <w:r w:rsidRPr="0051481A">
        <w:rPr>
          <w:vertAlign w:val="subscript"/>
        </w:rPr>
        <w:t>-</w:t>
      </w:r>
      <w:r>
        <w:rPr>
          <w:vertAlign w:val="subscript"/>
        </w:rPr>
        <w:t xml:space="preserve">aqueous </w:t>
      </w:r>
      <w:r w:rsidRPr="0051481A">
        <w:t>=</w:t>
      </w:r>
      <w:r>
        <w:t xml:space="preserve"> -</w:t>
      </w:r>
      <w:r w:rsidRPr="0051481A">
        <w:t>0.77 ± 0.23‰</w:t>
      </w:r>
      <w:r>
        <w:t xml:space="preserve"> (2sd), respectively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plainTextFormattedCitation":"(Gueguen et al., 2018)","previouslyFormattedCitation":"(Gueguen et al., 2018)"},"properties":{"noteIndex":0},"schema":"https://github.com/citation-style-language/schema/raw/master/csl-citation.json"}</w:instrText>
      </w:r>
      <w:r>
        <w:fldChar w:fldCharType="separate"/>
      </w:r>
      <w:r w:rsidRPr="008B0FBB">
        <w:rPr>
          <w:noProof/>
        </w:rPr>
        <w:t>(Gueguen et al., 2018)</w:t>
      </w:r>
      <w:r>
        <w:fldChar w:fldCharType="end"/>
      </w:r>
      <w:r>
        <w:t xml:space="preserve">. Nickel sorption onto </w:t>
      </w:r>
      <w:r w:rsidR="00DC5F5B">
        <w:t>birnessite</w:t>
      </w:r>
      <w:r>
        <w:t xml:space="preserve"> </w:t>
      </w:r>
      <w:r w:rsidR="00DC5F5B">
        <w:t>appears to have a</w:t>
      </w:r>
      <w:r>
        <w:t xml:space="preserve"> surprisingly large fractionation factor, considering there is no change in coordination environment or valence</w:t>
      </w:r>
      <w:r w:rsidR="00DC5F5B">
        <w:t>. Low ionic strength</w:t>
      </w:r>
      <w:r w:rsidR="00B20092">
        <w:t xml:space="preserve">, 24h </w:t>
      </w:r>
      <w:r w:rsidR="00DC5F5B">
        <w:t xml:space="preserve"> benchtop sorption experiments </w:t>
      </w:r>
      <w:r w:rsidR="00B20092">
        <w:t>measured</w:t>
      </w:r>
      <w:r w:rsidR="00DC5F5B">
        <w:t xml:space="preserve"> </w:t>
      </w:r>
      <w:r w:rsidRPr="0051481A">
        <w:t>Δ</w:t>
      </w:r>
      <w:r w:rsidRPr="0051481A">
        <w:rPr>
          <w:vertAlign w:val="superscript"/>
        </w:rPr>
        <w:t>60/58</w:t>
      </w:r>
      <w:r w:rsidRPr="0051481A">
        <w:t>Ni</w:t>
      </w:r>
      <w:r>
        <w:rPr>
          <w:vertAlign w:val="subscript"/>
        </w:rPr>
        <w:t>mineral</w:t>
      </w:r>
      <w:r w:rsidRPr="0051481A">
        <w:rPr>
          <w:vertAlign w:val="subscript"/>
        </w:rPr>
        <w:t>-</w:t>
      </w:r>
      <w:r>
        <w:rPr>
          <w:vertAlign w:val="subscript"/>
        </w:rPr>
        <w:t xml:space="preserve">aqueous </w:t>
      </w:r>
      <w:r w:rsidR="00B20092">
        <w:t xml:space="preserve">values </w:t>
      </w:r>
      <w:r w:rsidR="00DC5F5B">
        <w:t xml:space="preserve">from </w:t>
      </w:r>
      <w:r w:rsidRPr="00BF6843">
        <w:t>−2.76‰</w:t>
      </w:r>
      <w:r>
        <w:t xml:space="preserve"> </w:t>
      </w:r>
      <w:r w:rsidRPr="00BF6843">
        <w:t>to −3.35‰</w:t>
      </w:r>
      <w:r>
        <w:t xml:space="preserve"> </w:t>
      </w:r>
      <w:r w:rsidR="00664C91">
        <w:lastRenderedPageBreak/>
        <w:t>depending on pH</w:t>
      </w:r>
      <w:r w:rsidR="00DC5F5B">
        <w:t xml:space="preserve">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BA68AE">
        <w:rPr>
          <w:noProof/>
        </w:rPr>
        <w:t>(Sorensen et al., 2020)</w:t>
      </w:r>
      <w:r>
        <w:fldChar w:fldCharType="end"/>
      </w:r>
      <w:r w:rsidR="00DC5F5B">
        <w:t xml:space="preserve">. </w:t>
      </w:r>
      <w:r w:rsidR="00B20092" w:rsidRPr="00B00649">
        <w:t xml:space="preserve">They attributed the range to differing proportions of incorporated </w:t>
      </w:r>
      <w:r w:rsidR="006104A3">
        <w:t>and</w:t>
      </w:r>
      <w:r w:rsidR="00B20092" w:rsidRPr="00B00649">
        <w:t xml:space="preserve"> sorbed Ni</w:t>
      </w:r>
      <w:r w:rsidR="00B20092">
        <w:t xml:space="preserve"> (Fig. XX)</w:t>
      </w:r>
      <w:r w:rsidR="00664C91">
        <w:t>. These values cannot explain the isotopically heavy Fe-Mn crust values found, but</w:t>
      </w:r>
      <w:r w:rsidR="006104A3">
        <w:t xml:space="preserve"> roughly corroborate the isotopically light Ni associated with manganese oxide dissolution in the black sea. </w:t>
      </w:r>
    </w:p>
    <w:p w14:paraId="609E3EA8" w14:textId="2AE96D83" w:rsidR="0027521C" w:rsidRDefault="00F9141A" w:rsidP="0027521C">
      <w:pPr>
        <w:spacing w:after="0"/>
        <w:ind w:firstLine="720"/>
        <w:jc w:val="both"/>
        <w:textAlignment w:val="baseline"/>
      </w:pPr>
      <w:r>
        <w:t xml:space="preserve">What about high ionic strength solutions? </w:t>
      </w:r>
      <w:r w:rsidRPr="00F9141A">
        <w:t>Perhaps the high salinity in seawater has an important effect on Δ</w:t>
      </w:r>
      <w:r w:rsidRPr="00F9141A">
        <w:rPr>
          <w:vertAlign w:val="superscript"/>
        </w:rPr>
        <w:t>60/58</w:t>
      </w:r>
      <w:r w:rsidRPr="00F9141A">
        <w:t>Ni</w:t>
      </w:r>
      <w:r w:rsidRPr="00F9141A">
        <w:rPr>
          <w:vertAlign w:val="subscript"/>
        </w:rPr>
        <w:t>mineral-aqueous</w:t>
      </w:r>
      <w:r>
        <w:t xml:space="preserve"> </w:t>
      </w:r>
      <w:r w:rsidRPr="00F9141A">
        <w:t>as it does for other isotopic systems</w:t>
      </w:r>
      <w:r>
        <w:t xml:space="preserve"> </w:t>
      </w:r>
      <w:r>
        <w:fldChar w:fldCharType="begin" w:fldLock="1"/>
      </w:r>
      <w:r w:rsidR="008E7FD7">
        <w:instrText>ADDIN CSL_CITATION {"citationItems":[{"id":"ITEM-1","itemData":{"DOI":"10.1016/j.epsl.2011.10.004","ISSN":"0012821X","abstract":"Cadmium mimics the distribution of the macronutrient phosphate in the oceans, and has uses as a palaeoproxy of past ocean circulation and nutrient utilization. Isotopic analyses of dissolved Cd in modern seawater show potential as a new tool for disentangling phytoplankton utilization of Cd from abiotic processes, such as ocean mixing. Extending this information into the past requires the Cd isotope signal to be captured and faithfully preserved in a suitable sedimentary archive. However, the role that environmental factors, such as temperature, may play in controlling Cd isotope fractionation into such archives has not been assessed. To this end, we have performed controlled inorganic CaCO3 precipitation experiments in artificial seawater solutions. We grew calcite under different precipitation rates, temperatures, salinities, and ambient [Mg2+], before measuring Cd isotopic compositions by double spike MC-ICPMS. We find that the isotopic (αCaCO3-Cdaq) in seawater is always less than one (i.e. light isotopes of Cd are preferred in calcite). The fractionation factor has a value of 0.99955±0.00012 and shows no response to temperature, [Mg2+], or precipitation rate across the range studied. The constancy of this fractionation in seawater suggests that marine calcites may provide a record of the local seawater composition, without the need to correct for effects due to environmental variables. We also performed CaCO3 growth in freshwater and, in contrast to calcite precipitated from artificial seawater solutions, no isotopic offset was recorded between the growth solution and calcite (αCaCO3-Cdaq=1.0000±0.0001). Cadmium isotope fractionation during calcite growth can be explained by a kinetic isotope effect during the largely unidirectional incorporation of Cd at the mineral surface. Further, the rate of Cd uptake and isotopic fractionation can be modulated by increased ion blocking of crystal surface sites at high salinity. The fractionation of Cd isotopes observed during precipitation of calcite has the same direction and similar magnitude to that implicated for Cd removal from the surface ocean by seawater measurements. However, flux calculations show that CaCO3 precipitation is unlikely to play a significant role in setting the Cd isotope composition in seawater, compared to Cd utilization in phytoplankton soft tissue. Marine carbonates therefore record seawater Cd isotope chemistry - with potential as a palaeoceanographic proxy - rather than drive oce…","author":[{"dropping-particle":"","family":"Horner","given":"Tristan J.","non-dropping-particle":"","parse-names":false,"suffix":""},{"dropping-particle":"","family":"Rickaby","given":"Rosalind E.M.","non-dropping-particle":"","parse-names":false,"suffix":""},{"dropping-particle":"","family":"Henderson","given":"Gideon M.","non-dropping-particle":"","parse-names":false,"suffix":""}],"container-title":"Earth and Planetary Science Letters","id":"ITEM-1","issue":"1-2","issued":{"date-parts":[["2011"]]},"page":"243-253","publisher":"Elsevier B.V.","title":"Isotopic fractionation of cadmium into calcite","type":"article-journal","volume":"312"},"uris":["http://www.mendeley.com/documents/?uuid=584d93f4-15cf-419b-8773-a3a5b559303e"]},{"id":"ITEM-2","itemData":{"DOI":"10.1016/j.gca.2014.05.007","ISSN":"00167037","abstract":"We report results of experiments conducted to quantify the sense and magnitude of cadmium stable isotope fractionation during sorption to synthetic birnessite (Mn oxyhydroxide) and to constrain the molecular mechanism responsible for fractionation in this system. Ferromanganese crusts have recently been proposed as a possible archive of the cadmium isotopic composition of seawater over the last few tens of millions of years (Horner et al., 2010), and this archive can potentially yield information about biological use of Cd by diatoms over the Cenozoic Era. Cd isotopes may also be useful for determining the extent to which sorption to mineral substrates attenuates Cd transport in contaminated aquifers. At low ionic strength, we found a small fractionation effect (δ114/112Cdfluid-solid=+0.12±0.06‰, 1sd; equivalent to +2.4 in terms of ε114/110Cd) that was constant as a function of the fraction of total Cd sorbed, indicating a reversible equilibrium isotope effect. At high ionic strength we observed a fractionation averaging (δ114/112Cdfluid-solid=+0.27±0.07‰ (1sd; equivalent to +5.4 in terms of ε114/110Cd). A time series conducted at high ionic strength revealed that the magnitude of isotopic fractionation decreases gradually over time, from δ114/112Cdfluid-solid of nearly +0.4‰ after 1h to +0.2‰ after 24h and +0.1‰ after 912h. Furthermore, the percentage of Cd sorbed to birnessite increases over this interval from 27% to 58%. We hypothesize that this shift results from either changes over time in the structure and crystallinity of birnessite and/or a change in the molecular mechanism of sorption of cadmium on birnessite. Our result is encouraging for application of Cd isotopes in ferromanganese crusts to reconstruction of the Cd isotopic composition of coexisting seawater, given the very slow accumulation rates of such sediments. © 2014 Elsevier Ltd.","author":[{"dropping-particle":"","family":"Wasylenki","given":"Laura E.","non-dropping-particle":"","parse-names":false,"suffix":""},{"dropping-particle":"","family":"Swihart","given":"Jared W.","non-dropping-particle":"","parse-names":false,"suffix":""},{"dropping-particle":"","family":"Romaniello","given":"Stephen J.","non-dropping-particle":"","parse-names":false,"suffix":""}],"container-title":"Geochimica et Cosmochimica Acta","id":"ITEM-2","issued":{"date-parts":[["2014","9","1"]]},"page":"212-226","publisher":"Elsevier Ltd","title":"Cadmium isotope fractionation during adsorption to Mn oxyhydroxide at low and high ionic strength","type":"article-journal","volume":"140"},"uris":["http://www.mendeley.com/documents/?uuid=fc062fd3-6cf9-393f-be5f-fe6c79ef0187"]},{"id":"ITEM-3","itemData":{"DOI":"10.1016/j.chemgeo.2016.10.031","ISSN":"0009-2541","author":[{"dropping-particle":"","family":"Dong","given":"Shuofei","non-dropping-particle":"","parse-names":false,"suffix":""},{"dropping-particle":"","family":"Wasylenki","given":"Laura E","non-dropping-particle":"","parse-names":false,"suffix":""}],"container-title":"Chemical Geology","id":"ITEM-3","issue":"January 2018","issued":{"date-parts":[["2016"]]},"page":"70-78","publisher":"Elsevier B.V.","title":"Zinc isotope fractionation during adsorption to calcite at high and low ionic strength Zinc isotope fractionation during adsorption to calcite at high and low ionic strength","type":"article-journal","volume":"447"},"uris":["http://www.mendeley.com/documents/?uuid=d113ca5f-f94c-4bdd-8860-ca1ca41b1996"]}],"mendeley":{"formattedCitation":"(Dong and Wasylenki, 2016; Horner et al., 2011; Wasylenki et al., 2014)","plainTextFormattedCitation":"(Dong and Wasylenki, 2016; Horner et al., 2011; Wasylenki et al., 2014)","previouslyFormattedCitation":"(Dong and Wasylenki, 2016; Horner et al., 2011; Wasylenki et al., 2014)"},"properties":{"noteIndex":0},"schema":"https://github.com/citation-style-language/schema/raw/master/csl-citation.json"}</w:instrText>
      </w:r>
      <w:r>
        <w:fldChar w:fldCharType="separate"/>
      </w:r>
      <w:r w:rsidR="004531D9" w:rsidRPr="004531D9">
        <w:rPr>
          <w:noProof/>
        </w:rPr>
        <w:t>(Dong and Wasylenki, 2016; Horner et al., 2011; Wasylenki et al., 2014)</w:t>
      </w:r>
      <w:r>
        <w:fldChar w:fldCharType="end"/>
      </w:r>
      <w:r w:rsidRPr="00B00649">
        <w:t>.</w:t>
      </w:r>
      <w:r w:rsidRPr="00F9141A">
        <w:t xml:space="preserve"> </w:t>
      </w:r>
      <w:r w:rsidR="00B20092" w:rsidRPr="00B00649">
        <w:t>High ionic strength experiments allowed to equilibrate for 67 hours had a Δ</w:t>
      </w:r>
      <w:r w:rsidR="00B20092" w:rsidRPr="00B00649">
        <w:rPr>
          <w:vertAlign w:val="superscript"/>
        </w:rPr>
        <w:t>60/58</w:t>
      </w:r>
      <w:r w:rsidR="00B20092" w:rsidRPr="00B00649">
        <w:t>Ni</w:t>
      </w:r>
      <w:r w:rsidR="00B20092" w:rsidRPr="00B00649">
        <w:rPr>
          <w:vertAlign w:val="subscript"/>
        </w:rPr>
        <w:t>aqueous-sorbed</w:t>
      </w:r>
      <w:r w:rsidR="00B20092" w:rsidRPr="00B00649">
        <w:t xml:space="preserve"> up to </w:t>
      </w:r>
      <w:r w:rsidR="00B20092">
        <w:t>~</w:t>
      </w:r>
      <w:r w:rsidR="00B20092" w:rsidRPr="00B00649">
        <w:t>4.0‰</w:t>
      </w:r>
      <w:r w:rsidR="00B20092">
        <w:t xml:space="preserve"> </w:t>
      </w:r>
      <w:r w:rsidR="0027521C">
        <w:fldChar w:fldCharType="begin" w:fldLock="1"/>
      </w:r>
      <w:r w:rsidR="0027521C">
        <w:instrText>ADDIN CSL_CITATION {"citationItems":[{"id":"ITEM-1","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 2019","id":"ITEM-1","issued":{"date-parts":[["2019"]]},"page":"2019","title":"Ionic strength strongly affects Ni isotope fractionation between solution and Mn oxyhydroxide","type":"article-journal"},"uris":["http://www.mendeley.com/documents/?uuid=1a35eba6-19dc-4e6b-b334-e079e58ded36"]}],"mendeley":{"formattedCitation":"(Wasylenki et al., 2019)","plainTextFormattedCitation":"(Wasylenki et al., 2019)","previouslyFormattedCitation":"(Wasylenki et al., 2019)"},"properties":{"noteIndex":0},"schema":"https://github.com/citation-style-language/schema/raw/master/csl-citation.json"}</w:instrText>
      </w:r>
      <w:r w:rsidR="0027521C">
        <w:fldChar w:fldCharType="separate"/>
      </w:r>
      <w:r w:rsidR="0027521C" w:rsidRPr="00BA68AE">
        <w:rPr>
          <w:noProof/>
        </w:rPr>
        <w:t>(Wasylenki et al., 2019)</w:t>
      </w:r>
      <w:r w:rsidR="0027521C">
        <w:fldChar w:fldCharType="end"/>
      </w:r>
      <w:r w:rsidR="0027521C">
        <w:t xml:space="preserve"> which exactly matches the calculated </w:t>
      </w:r>
      <w:r w:rsidR="00664C91">
        <w:t xml:space="preserve">Ni isotope </w:t>
      </w:r>
      <w:r w:rsidR="0027521C">
        <w:t>fractionation f</w:t>
      </w:r>
      <w:r w:rsidR="00664C91">
        <w:t>rom</w:t>
      </w:r>
      <w:r w:rsidR="0027521C">
        <w:t xml:space="preserve"> Mn oxide dissolution in the Black Sea water column </w:t>
      </w:r>
      <w:r w:rsidR="0027521C">
        <w:fldChar w:fldCharType="begin" w:fldLock="1"/>
      </w:r>
      <w:r w:rsidR="0027521C">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27521C">
        <w:fldChar w:fldCharType="separate"/>
      </w:r>
      <w:r w:rsidR="0027521C" w:rsidRPr="00BA68AE">
        <w:rPr>
          <w:noProof/>
        </w:rPr>
        <w:t>(Vance et al., 2016)</w:t>
      </w:r>
      <w:r w:rsidR="0027521C">
        <w:fldChar w:fldCharType="end"/>
      </w:r>
      <w:r w:rsidR="0027521C">
        <w:t xml:space="preserve">. </w:t>
      </w:r>
      <w:commentRangeStart w:id="4"/>
      <w:r w:rsidR="0027521C">
        <w:t>However, Wasylenki et al., 2019 observed decreasing fractionation</w:t>
      </w:r>
      <w:r w:rsidR="00B20092">
        <w:t xml:space="preserve"> factors</w:t>
      </w:r>
      <w:r w:rsidR="0027521C">
        <w:t xml:space="preserve"> in longer duration (ca. 1 month) experiments </w:t>
      </w:r>
      <w:r w:rsidR="00DC5F5B">
        <w:t xml:space="preserve">which suggests shorter experiments </w:t>
      </w:r>
      <w:r w:rsidR="00B20092">
        <w:t>may have</w:t>
      </w:r>
      <w:r w:rsidR="00DC5F5B" w:rsidRPr="00DC5F5B">
        <w:t xml:space="preserve"> recorded a </w:t>
      </w:r>
      <w:r w:rsidR="00AF392D" w:rsidRPr="00DC5F5B">
        <w:t>short-lived</w:t>
      </w:r>
      <w:r w:rsidR="00DC5F5B" w:rsidRPr="00DC5F5B">
        <w:t xml:space="preserve"> kinetic fractionation while longer experiments (27 days) overwrite the initial kinetic effects.</w:t>
      </w:r>
      <w:r w:rsidR="000700E6">
        <w:t xml:space="preserve"> </w:t>
      </w:r>
      <w:commentRangeEnd w:id="4"/>
      <w:r w:rsidR="00982EC8">
        <w:rPr>
          <w:rStyle w:val="CommentReference"/>
        </w:rPr>
        <w:commentReference w:id="4"/>
      </w:r>
    </w:p>
    <w:p w14:paraId="40ABBACB" w14:textId="25B7AFCA" w:rsidR="00950FE7" w:rsidRDefault="00CB389F" w:rsidP="00AF392D">
      <w:pPr>
        <w:spacing w:after="0"/>
        <w:jc w:val="both"/>
        <w:textAlignment w:val="baseline"/>
      </w:pPr>
      <w:r>
        <w:t>Can the natural and experimental results be reconciled? Some argue yes, but there appear to be significant gaps in the reason</w:t>
      </w:r>
      <w:r w:rsidR="00FF0D85">
        <w:t>ing.</w:t>
      </w:r>
      <w:r w:rsidR="00F91065">
        <w:t xml:space="preserve"> [talk about Mn redox cycling</w:t>
      </w:r>
      <w:r w:rsidR="000E7F2E">
        <w:t xml:space="preserve">, little argument, available reasonings for Fe-Mn crust that don’t make too much sense. Crescendo to “maybe Vance et al recorded kinetic processes, but Fe-Mn crust are equilibrium. What is that </w:t>
      </w:r>
      <w:proofErr w:type="spellStart"/>
      <w:r w:rsidR="000E7F2E">
        <w:t>equlibirum</w:t>
      </w:r>
      <w:proofErr w:type="spellEnd"/>
      <w:r w:rsidR="000E7F2E">
        <w:t xml:space="preserve">? Then the variability can be explained by birnessite to </w:t>
      </w:r>
      <w:proofErr w:type="spellStart"/>
      <w:r w:rsidR="000E7F2E">
        <w:t>todorkite</w:t>
      </w:r>
      <w:proofErr w:type="spellEnd"/>
      <w:r w:rsidR="000E7F2E">
        <w:t xml:space="preserve"> transformation.</w:t>
      </w:r>
      <w:r w:rsidR="00F91065">
        <w:t>]</w:t>
      </w:r>
    </w:p>
    <w:p w14:paraId="38F8ED3F" w14:textId="1E3F4F92" w:rsidR="00DC5F5B" w:rsidRDefault="00AF392D" w:rsidP="00AF392D">
      <w:pPr>
        <w:spacing w:after="0"/>
        <w:jc w:val="both"/>
        <w:textAlignment w:val="baseline"/>
      </w:pPr>
      <w:r>
        <w:t xml:space="preserve">Reconciling the natural and experimental data is quiet challenging. </w:t>
      </w:r>
    </w:p>
    <w:p w14:paraId="0942A703" w14:textId="77777777" w:rsidR="000B4DAC" w:rsidRDefault="000B4DAC" w:rsidP="000B4DAC">
      <w:pPr>
        <w:spacing w:after="0"/>
        <w:ind w:firstLine="720"/>
        <w:jc w:val="both"/>
        <w:textAlignment w:val="baseline"/>
      </w:pPr>
      <w:proofErr w:type="gramStart"/>
      <w:r>
        <w:t>A number of</w:t>
      </w:r>
      <w:proofErr w:type="gramEnd"/>
      <w:r>
        <w:t xml:space="preserve"> mechanisms have been evoked to explain these variations. Vance et al., 2016 </w:t>
      </w:r>
    </w:p>
    <w:p w14:paraId="7DDC58AC" w14:textId="77777777" w:rsidR="000B4DAC" w:rsidRDefault="000B4DAC" w:rsidP="00AF392D">
      <w:pPr>
        <w:spacing w:after="0"/>
        <w:jc w:val="both"/>
        <w:textAlignment w:val="baseline"/>
      </w:pPr>
    </w:p>
    <w:p w14:paraId="130DF1C2" w14:textId="19006503" w:rsidR="00DC5F5B" w:rsidRDefault="00DC5F5B" w:rsidP="0027521C">
      <w:pPr>
        <w:spacing w:after="0"/>
        <w:ind w:firstLine="720"/>
        <w:jc w:val="both"/>
        <w:textAlignment w:val="baseline"/>
      </w:pPr>
    </w:p>
    <w:p w14:paraId="3F2FED25" w14:textId="77777777" w:rsidR="00DC5F5B" w:rsidRDefault="00DC5F5B" w:rsidP="0027521C">
      <w:pPr>
        <w:spacing w:after="0"/>
        <w:ind w:firstLine="720"/>
        <w:jc w:val="both"/>
        <w:textAlignment w:val="baseline"/>
      </w:pPr>
    </w:p>
    <w:p w14:paraId="330566E0" w14:textId="77777777" w:rsidR="0027521C" w:rsidRDefault="0027521C" w:rsidP="0027521C">
      <w:pPr>
        <w:spacing w:after="0"/>
        <w:jc w:val="both"/>
        <w:textAlignment w:val="baseline"/>
      </w:pPr>
    </w:p>
    <w:bookmarkEnd w:id="0"/>
    <w:p w14:paraId="5C917A9B" w14:textId="77777777" w:rsidR="0027521C" w:rsidRDefault="0027521C" w:rsidP="0027521C">
      <w:pPr>
        <w:spacing w:after="0"/>
        <w:ind w:firstLine="720"/>
        <w:jc w:val="both"/>
        <w:textAlignment w:val="baseline"/>
      </w:pPr>
    </w:p>
    <w:p w14:paraId="33742BA2" w14:textId="518369ED" w:rsidR="00F35E43" w:rsidRDefault="00F35E43"/>
    <w:p w14:paraId="39839B84" w14:textId="08F1D872" w:rsidR="00236A6B" w:rsidRDefault="00236A6B"/>
    <w:p w14:paraId="41093773" w14:textId="19A10CCC" w:rsidR="00236A6B" w:rsidRDefault="00236A6B"/>
    <w:p w14:paraId="626A2681" w14:textId="77777777" w:rsidR="00236A6B" w:rsidRDefault="00236A6B" w:rsidP="00236A6B">
      <w:pPr>
        <w:spacing w:line="480" w:lineRule="auto"/>
        <w:jc w:val="center"/>
      </w:pPr>
      <w:r>
        <w:rPr>
          <w:noProof/>
        </w:rPr>
        <w:drawing>
          <wp:inline distT="0" distB="0" distL="0" distR="0" wp14:anchorId="3B3789DF" wp14:editId="5CB10B0C">
            <wp:extent cx="4333875" cy="12192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b="13514"/>
                    <a:stretch/>
                  </pic:blipFill>
                  <pic:spPr bwMode="auto">
                    <a:xfrm>
                      <a:off x="0" y="0"/>
                      <a:ext cx="4333875" cy="1219200"/>
                    </a:xfrm>
                    <a:prstGeom prst="rect">
                      <a:avLst/>
                    </a:prstGeom>
                    <a:noFill/>
                    <a:ln>
                      <a:noFill/>
                    </a:ln>
                    <a:extLst>
                      <a:ext uri="{53640926-AAD7-44D8-BBD7-CCE9431645EC}">
                        <a14:shadowObscured xmlns:a14="http://schemas.microsoft.com/office/drawing/2010/main"/>
                      </a:ext>
                    </a:extLst>
                  </pic:spPr>
                </pic:pic>
              </a:graphicData>
            </a:graphic>
          </wp:inline>
        </w:drawing>
      </w:r>
    </w:p>
    <w:p w14:paraId="1D540459" w14:textId="683D6CC1" w:rsidR="00236A6B" w:rsidRDefault="00236A6B" w:rsidP="00236A6B">
      <w:pPr>
        <w:spacing w:line="480" w:lineRule="auto"/>
        <w:jc w:val="center"/>
      </w:pPr>
      <w:proofErr w:type="gramStart"/>
      <w:r w:rsidRPr="00A53465">
        <w:rPr>
          <w:b/>
          <w:bCs/>
        </w:rPr>
        <w:t>Figure :</w:t>
      </w:r>
      <w:proofErr w:type="gramEnd"/>
      <w:r>
        <w:t xml:space="preserve"> A depiction of the two coordination states of Ni and birnessite, incorporated and sorbed. Figure from Wasylenki et al., 2019 which was adapted from Peacock &amp; Sherman 2007.</w:t>
      </w:r>
    </w:p>
    <w:p w14:paraId="17822984" w14:textId="39F530C9" w:rsidR="00236A6B" w:rsidRPr="00B00649" w:rsidRDefault="00236A6B" w:rsidP="00236A6B">
      <w:pPr>
        <w:spacing w:line="480" w:lineRule="auto"/>
        <w:jc w:val="center"/>
      </w:pPr>
    </w:p>
    <w:p w14:paraId="5274B5AA" w14:textId="26FD2306" w:rsidR="00236A6B" w:rsidRDefault="00236A6B"/>
    <w:p w14:paraId="583575D2" w14:textId="15F5CE8F" w:rsidR="00236A6B" w:rsidRDefault="00236A6B"/>
    <w:p w14:paraId="748E7373" w14:textId="78A1D3E4" w:rsidR="00236A6B" w:rsidRPr="00A06787" w:rsidRDefault="00236A6B" w:rsidP="00236A6B">
      <w:pPr>
        <w:spacing w:line="480" w:lineRule="auto"/>
      </w:pPr>
      <w:r>
        <w:rPr>
          <w:noProof/>
        </w:rPr>
        <w:drawing>
          <wp:anchor distT="0" distB="0" distL="114300" distR="114300" simplePos="0" relativeHeight="251661312" behindDoc="0" locked="0" layoutInCell="1" allowOverlap="1" wp14:anchorId="17F006E1" wp14:editId="18F80830">
            <wp:simplePos x="0" y="0"/>
            <wp:positionH relativeFrom="column">
              <wp:posOffset>0</wp:posOffset>
            </wp:positionH>
            <wp:positionV relativeFrom="paragraph">
              <wp:posOffset>-3060</wp:posOffset>
            </wp:positionV>
            <wp:extent cx="3578518" cy="2901142"/>
            <wp:effectExtent l="0" t="0" r="3175" b="0"/>
            <wp:wrapSquare wrapText="bothSides"/>
            <wp:docPr id="2"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67).png"/>
                    <pic:cNvPicPr/>
                  </pic:nvPicPr>
                  <pic:blipFill rotWithShape="1">
                    <a:blip r:embed="rId10">
                      <a:extLst>
                        <a:ext uri="{28A0092B-C50C-407E-A947-70E740481C1C}">
                          <a14:useLocalDpi xmlns:a14="http://schemas.microsoft.com/office/drawing/2010/main" val="0"/>
                        </a:ext>
                      </a:extLst>
                    </a:blip>
                    <a:srcRect l="29242" t="24960" r="31896" b="18996"/>
                    <a:stretch/>
                  </pic:blipFill>
                  <pic:spPr bwMode="auto">
                    <a:xfrm>
                      <a:off x="0" y="0"/>
                      <a:ext cx="3578518" cy="290114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70C81">
        <w:rPr>
          <w:b/>
          <w:bCs/>
        </w:rPr>
        <w:t xml:space="preserve">Figure </w:t>
      </w:r>
      <w:r>
        <w:rPr>
          <w:b/>
          <w:bCs/>
        </w:rPr>
        <w:t>3</w:t>
      </w:r>
      <w:r w:rsidRPr="00870C81">
        <w:rPr>
          <w:b/>
          <w:bCs/>
        </w:rPr>
        <w:t>: δ</w:t>
      </w:r>
      <w:r w:rsidRPr="00870C81">
        <w:rPr>
          <w:b/>
          <w:bCs/>
          <w:vertAlign w:val="superscript"/>
        </w:rPr>
        <w:t>60</w:t>
      </w:r>
      <w:r w:rsidRPr="00870C81">
        <w:rPr>
          <w:b/>
          <w:bCs/>
        </w:rPr>
        <w:t xml:space="preserve">Ni in four Fe-Mn crust cross sections from the South and North Pacific Ocean. </w:t>
      </w:r>
      <w:r>
        <w:t xml:space="preserve">The </w:t>
      </w:r>
      <w:r w:rsidRPr="00A06787">
        <w:t>ZEP2 Fe-Mn crusts are South Pacific and J2 crusts are North Pacific</w:t>
      </w:r>
      <w:r>
        <w:t>. The anomalous isotopically light values of ZEP2-DR-05-04 are attributed to post depositional effects (Gueguen et al., 2016).</w:t>
      </w:r>
    </w:p>
    <w:p w14:paraId="4F1ED705" w14:textId="77777777" w:rsidR="00236A6B" w:rsidRDefault="00236A6B" w:rsidP="00236A6B">
      <w:pPr>
        <w:spacing w:line="480" w:lineRule="auto"/>
        <w:jc w:val="both"/>
      </w:pPr>
      <w:r w:rsidRPr="00F44CE4">
        <w:rPr>
          <w:b/>
          <w:bCs/>
          <w:noProof/>
        </w:rPr>
        <w:drawing>
          <wp:anchor distT="0" distB="0" distL="114300" distR="114300" simplePos="0" relativeHeight="251663360" behindDoc="0" locked="0" layoutInCell="1" allowOverlap="1" wp14:anchorId="6D2BAC69" wp14:editId="3F8230EE">
            <wp:simplePos x="0" y="0"/>
            <wp:positionH relativeFrom="column">
              <wp:posOffset>-195580</wp:posOffset>
            </wp:positionH>
            <wp:positionV relativeFrom="paragraph">
              <wp:posOffset>436</wp:posOffset>
            </wp:positionV>
            <wp:extent cx="4086225" cy="255270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r="2055"/>
                    <a:stretch/>
                  </pic:blipFill>
                  <pic:spPr bwMode="auto">
                    <a:xfrm>
                      <a:off x="0" y="0"/>
                      <a:ext cx="4086225" cy="2552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F44CE4">
        <w:rPr>
          <w:b/>
          <w:bCs/>
        </w:rPr>
        <w:t>Figure</w:t>
      </w:r>
      <w:r>
        <w:rPr>
          <w:b/>
          <w:bCs/>
        </w:rPr>
        <w:t xml:space="preserve"> 4</w:t>
      </w:r>
      <w:r w:rsidRPr="00F44CE4">
        <w:rPr>
          <w:b/>
          <w:bCs/>
        </w:rPr>
        <w:t>: Comparing δ</w:t>
      </w:r>
      <w:r w:rsidRPr="00F44CE4">
        <w:rPr>
          <w:b/>
          <w:bCs/>
          <w:vertAlign w:val="superscript"/>
        </w:rPr>
        <w:t>60</w:t>
      </w:r>
      <w:r w:rsidRPr="00F44CE4">
        <w:rPr>
          <w:b/>
          <w:bCs/>
        </w:rPr>
        <w:t xml:space="preserve">Ni and the concentrations of Fe, Mn, and Ni in the upper 300 m of the Black Sea. </w:t>
      </w:r>
      <w:r>
        <w:t xml:space="preserve">The black, horizontal line generally denotes the chemoclin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541094">
        <w:rPr>
          <w:noProof/>
        </w:rPr>
        <w:t>(Vance et al., 2016)</w:t>
      </w:r>
      <w:r>
        <w:fldChar w:fldCharType="end"/>
      </w:r>
    </w:p>
    <w:p w14:paraId="1202128D" w14:textId="31FB279E" w:rsidR="00236A6B" w:rsidRDefault="00236A6B"/>
    <w:p w14:paraId="0B2BA6B4" w14:textId="24A6F3C0" w:rsidR="00236A6B" w:rsidRDefault="00236A6B"/>
    <w:p w14:paraId="33E1D49B" w14:textId="79A61F90" w:rsidR="00236A6B" w:rsidRDefault="00236A6B"/>
    <w:p w14:paraId="7515CEAC" w14:textId="60A683F5" w:rsidR="00236A6B" w:rsidRDefault="00236A6B"/>
    <w:p w14:paraId="6F21485C" w14:textId="6AE1E303" w:rsidR="00236A6B" w:rsidRDefault="00236A6B"/>
    <w:p w14:paraId="76CED203" w14:textId="775BBAE4" w:rsidR="00236A6B" w:rsidRDefault="00236A6B"/>
    <w:p w14:paraId="30C72F35" w14:textId="77777777" w:rsidR="00236A6B" w:rsidRDefault="00236A6B" w:rsidP="00236A6B">
      <w:pPr>
        <w:spacing w:line="480" w:lineRule="auto"/>
        <w:jc w:val="both"/>
      </w:pPr>
      <w:r>
        <w:rPr>
          <w:noProof/>
        </w:rPr>
        <w:lastRenderedPageBreak/>
        <w:drawing>
          <wp:inline distT="0" distB="0" distL="0" distR="0" wp14:anchorId="6FBAD436" wp14:editId="6D6C1200">
            <wp:extent cx="5943600" cy="31908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90875"/>
                    </a:xfrm>
                    <a:prstGeom prst="rect">
                      <a:avLst/>
                    </a:prstGeom>
                    <a:noFill/>
                    <a:ln>
                      <a:noFill/>
                    </a:ln>
                  </pic:spPr>
                </pic:pic>
              </a:graphicData>
            </a:graphic>
          </wp:inline>
        </w:drawing>
      </w:r>
    </w:p>
    <w:p w14:paraId="646AC956" w14:textId="77777777" w:rsidR="00236A6B" w:rsidRPr="002A4A2C" w:rsidRDefault="00236A6B" w:rsidP="00236A6B">
      <w:pPr>
        <w:spacing w:line="480" w:lineRule="auto"/>
        <w:jc w:val="both"/>
      </w:pPr>
      <w:r w:rsidRPr="002A4A2C">
        <w:rPr>
          <w:b/>
          <w:bCs/>
        </w:rPr>
        <w:t xml:space="preserve">Figure </w:t>
      </w:r>
      <w:r>
        <w:rPr>
          <w:b/>
          <w:bCs/>
        </w:rPr>
        <w:t>6:</w:t>
      </w:r>
      <w:r w:rsidRPr="002A4A2C">
        <w:rPr>
          <w:b/>
          <w:bCs/>
        </w:rPr>
        <w:t xml:space="preserve"> Graphs of the low and high ionic strength experiments performed by Wasylenki et al., 2019. </w:t>
      </w:r>
    </w:p>
    <w:p w14:paraId="4D86EC71" w14:textId="77777777" w:rsidR="009965A4" w:rsidRDefault="009965A4" w:rsidP="009965A4">
      <w:pPr>
        <w:spacing w:line="480" w:lineRule="auto"/>
        <w:ind w:firstLine="720"/>
        <w:jc w:val="both"/>
      </w:pPr>
    </w:p>
    <w:p w14:paraId="4C29899C" w14:textId="77777777" w:rsidR="009965A4" w:rsidRDefault="009965A4" w:rsidP="009965A4">
      <w:pPr>
        <w:spacing w:line="480" w:lineRule="auto"/>
        <w:jc w:val="both"/>
        <w:rPr>
          <w:b/>
          <w:bCs/>
        </w:rPr>
      </w:pPr>
      <w:r w:rsidRPr="00316D3D">
        <w:rPr>
          <w:b/>
          <w:bCs/>
          <w:noProof/>
        </w:rPr>
        <w:lastRenderedPageBreak/>
        <w:drawing>
          <wp:anchor distT="0" distB="0" distL="114300" distR="114300" simplePos="0" relativeHeight="251665408" behindDoc="0" locked="0" layoutInCell="1" allowOverlap="1" wp14:anchorId="6585E330" wp14:editId="5C698C3E">
            <wp:simplePos x="0" y="0"/>
            <wp:positionH relativeFrom="column">
              <wp:posOffset>0</wp:posOffset>
            </wp:positionH>
            <wp:positionV relativeFrom="paragraph">
              <wp:posOffset>-635</wp:posOffset>
            </wp:positionV>
            <wp:extent cx="3545739" cy="352425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4).png"/>
                    <pic:cNvPicPr/>
                  </pic:nvPicPr>
                  <pic:blipFill rotWithShape="1">
                    <a:blip r:embed="rId13">
                      <a:extLst>
                        <a:ext uri="{28A0092B-C50C-407E-A947-70E740481C1C}">
                          <a14:useLocalDpi xmlns:a14="http://schemas.microsoft.com/office/drawing/2010/main" val="0"/>
                        </a:ext>
                      </a:extLst>
                    </a:blip>
                    <a:srcRect l="23718" t="5583" r="23397" b="18114"/>
                    <a:stretch/>
                  </pic:blipFill>
                  <pic:spPr bwMode="auto">
                    <a:xfrm>
                      <a:off x="0" y="0"/>
                      <a:ext cx="3545739" cy="3524250"/>
                    </a:xfrm>
                    <a:prstGeom prst="rect">
                      <a:avLst/>
                    </a:prstGeom>
                    <a:ln>
                      <a:noFill/>
                    </a:ln>
                    <a:extLst>
                      <a:ext uri="{53640926-AAD7-44D8-BBD7-CCE9431645EC}">
                        <a14:shadowObscured xmlns:a14="http://schemas.microsoft.com/office/drawing/2010/main"/>
                      </a:ext>
                    </a:extLst>
                  </pic:spPr>
                </pic:pic>
              </a:graphicData>
            </a:graphic>
          </wp:anchor>
        </w:drawing>
      </w:r>
    </w:p>
    <w:p w14:paraId="7091085A" w14:textId="77777777" w:rsidR="009965A4" w:rsidRDefault="009965A4" w:rsidP="009965A4">
      <w:pPr>
        <w:spacing w:line="480" w:lineRule="auto"/>
        <w:jc w:val="both"/>
      </w:pPr>
      <w:r w:rsidRPr="00316D3D">
        <w:rPr>
          <w:b/>
          <w:bCs/>
        </w:rPr>
        <w:t xml:space="preserve">Figure </w:t>
      </w:r>
      <w:r>
        <w:rPr>
          <w:b/>
          <w:bCs/>
        </w:rPr>
        <w:t>7</w:t>
      </w:r>
      <w:r w:rsidRPr="00316D3D">
        <w:rPr>
          <w:b/>
          <w:bCs/>
        </w:rPr>
        <w:t>: Diagram of the three</w:t>
      </w:r>
      <w:r>
        <w:rPr>
          <w:b/>
          <w:bCs/>
        </w:rPr>
        <w:t>-</w:t>
      </w:r>
      <w:r w:rsidRPr="00316D3D">
        <w:rPr>
          <w:b/>
          <w:bCs/>
        </w:rPr>
        <w:t xml:space="preserve">isotope method. </w:t>
      </w:r>
      <w:r>
        <w:t>The filled in black symbols represent measured values while the empty symbols are extrapolated based on best fit lines. The star represents the isotopic composition of the system. Figure adapted from Lazar et al., 2012.</w:t>
      </w:r>
    </w:p>
    <w:p w14:paraId="06FA4701" w14:textId="77777777" w:rsidR="009965A4" w:rsidRPr="00316D3D" w:rsidRDefault="009965A4" w:rsidP="009965A4">
      <w:pPr>
        <w:spacing w:line="480" w:lineRule="auto"/>
        <w:jc w:val="both"/>
      </w:pPr>
    </w:p>
    <w:p w14:paraId="4A82B0D4" w14:textId="77777777" w:rsidR="009965A4" w:rsidRPr="006D2EA4" w:rsidRDefault="009965A4" w:rsidP="009965A4">
      <w:pPr>
        <w:rPr>
          <w:rFonts w:eastAsiaTheme="minorEastAsia"/>
        </w:rPr>
      </w:pPr>
      <m:oMathPara>
        <m:oMath>
          <m:r>
            <w:rPr>
              <w:rFonts w:ascii="Cambria Math" w:hAnsi="Cambria Math" w:cs="Cambria Math"/>
            </w:rPr>
            <m:t>β</m:t>
          </m:r>
          <m:r>
            <m:rPr>
              <m:sty m:val="p"/>
            </m:rPr>
            <w:rPr>
              <w:rFonts w:ascii="Cambria Math" w:hAnsi="Cambria Math" w:cs="Cambria Math"/>
            </w:rPr>
            <m:t>=</m:t>
          </m:r>
          <m:f>
            <m:fPr>
              <m:ctrlPr>
                <w:rPr>
                  <w:rFonts w:ascii="Cambria Math" w:hAnsi="Cambria Math"/>
                </w:rPr>
              </m:ctrlPr>
            </m:fPr>
            <m:num>
              <m:f>
                <m:fPr>
                  <m:ctrlPr>
                    <w:rPr>
                      <w:rFonts w:ascii="Cambria Math" w:hAnsi="Cambria Math" w:cs="Cambria Math"/>
                    </w:rPr>
                  </m:ctrlPr>
                </m:fPr>
                <m:num>
                  <m:r>
                    <m:rPr>
                      <m:sty m:val="p"/>
                    </m:rPr>
                    <w:rPr>
                      <w:rFonts w:ascii="Cambria Math" w:hAnsi="Cambria Math" w:cs="Cambria Math"/>
                    </w:rPr>
                    <m:t>1</m:t>
                  </m:r>
                </m:num>
                <m:den>
                  <m:r>
                    <m:rPr>
                      <m:sty m:val="p"/>
                    </m:rPr>
                    <w:rPr>
                      <w:rFonts w:ascii="Cambria Math" w:hAnsi="Cambria Math" w:cs="Cambria Math"/>
                    </w:rPr>
                    <w:softHyphen/>
                  </m:r>
                  <m:sSub>
                    <m:sSubPr>
                      <m:ctrlPr>
                        <w:rPr>
                          <w:rFonts w:ascii="Cambria Math" w:hAnsi="Cambria Math" w:cs="Cambria Math"/>
                        </w:rPr>
                      </m:ctrlPr>
                    </m:sSubPr>
                    <m:e>
                      <m:r>
                        <w:rPr>
                          <w:rFonts w:ascii="Cambria Math" w:hAnsi="Cambria Math" w:cs="Cambria Math"/>
                        </w:rPr>
                        <m:t>m</m:t>
                      </m:r>
                    </m:e>
                    <m:sub>
                      <m:r>
                        <w:rPr>
                          <w:rFonts w:ascii="Cambria Math" w:hAnsi="Cambria Math" w:cs="Cambria Math"/>
                        </w:rPr>
                        <m:t>58</m:t>
                      </m:r>
                    </m:sub>
                  </m:sSub>
                </m:den>
              </m:f>
              <m:r>
                <m:rPr>
                  <m:sty m:val="p"/>
                </m:rPr>
                <w:rPr>
                  <w:rFonts w:ascii="Cambria Math" w:hAnsi="Cambria Math" w:cs="Cambria Math"/>
                </w:rPr>
                <w:softHyphen/>
                <m:t>-</m:t>
              </m:r>
              <m:f>
                <m:fPr>
                  <m:ctrlPr>
                    <w:rPr>
                      <w:rFonts w:ascii="Cambria Math" w:hAnsi="Cambria Math" w:cs="Cambria Math"/>
                    </w:rPr>
                  </m:ctrlPr>
                </m:fPr>
                <m:num>
                  <m:r>
                    <m:rPr>
                      <m:sty m:val="p"/>
                    </m:rPr>
                    <w:rPr>
                      <w:rFonts w:ascii="Cambria Math" w:hAnsi="Cambria Math" w:cs="Cambria Math"/>
                    </w:rPr>
                    <m:t>1</m:t>
                  </m:r>
                </m:num>
                <m:den>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60</m:t>
                      </m:r>
                    </m:sub>
                  </m:sSub>
                </m:den>
              </m:f>
            </m:num>
            <m:den>
              <m:f>
                <m:fPr>
                  <m:ctrlPr>
                    <w:rPr>
                      <w:rFonts w:ascii="Cambria Math" w:hAnsi="Cambria Math" w:cs="Cambria Math"/>
                    </w:rPr>
                  </m:ctrlPr>
                </m:fPr>
                <m:num>
                  <m:r>
                    <m:rPr>
                      <m:sty m:val="p"/>
                    </m:rPr>
                    <w:rPr>
                      <w:rFonts w:ascii="Cambria Math" w:hAnsi="Cambria Math" w:cs="Cambria Math"/>
                    </w:rPr>
                    <m:t>1</m:t>
                  </m:r>
                </m:num>
                <m:den>
                  <m:r>
                    <m:rPr>
                      <m:sty m:val="p"/>
                    </m:rPr>
                    <w:rPr>
                      <w:rFonts w:ascii="Cambria Math" w:hAnsi="Cambria Math" w:cs="Cambria Math"/>
                    </w:rPr>
                    <w:softHyphen/>
                  </m:r>
                  <m:sSub>
                    <m:sSubPr>
                      <m:ctrlPr>
                        <w:rPr>
                          <w:rFonts w:ascii="Cambria Math" w:hAnsi="Cambria Math" w:cs="Cambria Math"/>
                        </w:rPr>
                      </m:ctrlPr>
                    </m:sSubPr>
                    <m:e>
                      <m:r>
                        <w:rPr>
                          <w:rFonts w:ascii="Cambria Math" w:hAnsi="Cambria Math" w:cs="Cambria Math"/>
                        </w:rPr>
                        <m:t>m</m:t>
                      </m:r>
                    </m:e>
                    <m:sub>
                      <m:r>
                        <w:rPr>
                          <w:rFonts w:ascii="Cambria Math" w:hAnsi="Cambria Math" w:cs="Cambria Math"/>
                        </w:rPr>
                        <m:t>58</m:t>
                      </m:r>
                    </m:sub>
                  </m:sSub>
                </m:den>
              </m:f>
              <m:r>
                <m:rPr>
                  <m:sty m:val="p"/>
                </m:rPr>
                <w:rPr>
                  <w:rFonts w:ascii="Cambria Math" w:hAnsi="Cambria Math" w:cs="Cambria Math"/>
                </w:rPr>
                <w:softHyphen/>
                <m:t>-</m:t>
              </m:r>
              <m:f>
                <m:fPr>
                  <m:ctrlPr>
                    <w:rPr>
                      <w:rFonts w:ascii="Cambria Math" w:hAnsi="Cambria Math" w:cs="Cambria Math"/>
                    </w:rPr>
                  </m:ctrlPr>
                </m:fPr>
                <m:num>
                  <m:r>
                    <m:rPr>
                      <m:sty m:val="p"/>
                    </m:rPr>
                    <w:rPr>
                      <w:rFonts w:ascii="Cambria Math" w:hAnsi="Cambria Math" w:cs="Cambria Math"/>
                    </w:rPr>
                    <m:t>1</m:t>
                  </m:r>
                </m:num>
                <m:den>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62</m:t>
                      </m:r>
                    </m:sub>
                  </m:sSub>
                </m:den>
              </m:f>
            </m:den>
          </m:f>
        </m:oMath>
      </m:oMathPara>
    </w:p>
    <w:p w14:paraId="12C68917" w14:textId="77777777" w:rsidR="009965A4" w:rsidRPr="00B00649" w:rsidRDefault="009965A4" w:rsidP="009965A4">
      <w:pPr>
        <w:spacing w:line="480" w:lineRule="auto"/>
        <w:jc w:val="center"/>
      </w:pPr>
      <w:r>
        <w:t>Equation 3</w:t>
      </w:r>
    </w:p>
    <w:p w14:paraId="151DBC22" w14:textId="2D097121" w:rsidR="00236A6B" w:rsidRDefault="004B655C">
      <w:r w:rsidRPr="004B655C">
        <w:rPr>
          <w:noProof/>
        </w:rPr>
        <w:lastRenderedPageBreak/>
        <w:drawing>
          <wp:inline distT="0" distB="0" distL="0" distR="0" wp14:anchorId="74E70A88" wp14:editId="5E8C094D">
            <wp:extent cx="4012163" cy="4963886"/>
            <wp:effectExtent l="0" t="0" r="7620" b="8255"/>
            <wp:docPr id="5" name="Picture 4">
              <a:extLst xmlns:a="http://schemas.openxmlformats.org/drawingml/2006/main">
                <a:ext uri="{FF2B5EF4-FFF2-40B4-BE49-F238E27FC236}">
                  <a16:creationId xmlns:a16="http://schemas.microsoft.com/office/drawing/2014/main" id="{1D3BE755-533E-4519-A947-22D056B4BF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D3BE755-533E-4519-A947-22D056B4BF36}"/>
                        </a:ext>
                      </a:extLst>
                    </pic:cNvPr>
                    <pic:cNvPicPr>
                      <a:picLocks noChangeAspect="1"/>
                    </pic:cNvPicPr>
                  </pic:nvPicPr>
                  <pic:blipFill rotWithShape="1">
                    <a:blip r:embed="rId14"/>
                    <a:srcRect l="15460" t="17551" r="51632" b="10068"/>
                    <a:stretch/>
                  </pic:blipFill>
                  <pic:spPr>
                    <a:xfrm>
                      <a:off x="0" y="0"/>
                      <a:ext cx="4012163" cy="4963886"/>
                    </a:xfrm>
                    <a:prstGeom prst="rect">
                      <a:avLst/>
                    </a:prstGeom>
                  </pic:spPr>
                </pic:pic>
              </a:graphicData>
            </a:graphic>
          </wp:inline>
        </w:drawing>
      </w:r>
    </w:p>
    <w:p w14:paraId="5E45CA84" w14:textId="7DA53CC0" w:rsidR="004B655C" w:rsidRDefault="004B655C">
      <w:r>
        <w:t>Li et al., 2020 “Surface complexation modeling of divalent metal cation adsorption on birnessite”</w:t>
      </w:r>
    </w:p>
    <w:p w14:paraId="47188A29" w14:textId="5AB3F3DE" w:rsidR="00295F2E" w:rsidRDefault="00295F2E"/>
    <w:sectPr w:rsidR="00295F2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va Juliet Baransky" w:date="2021-02-22T15:29:00Z" w:initials="EJB">
    <w:p w14:paraId="4FF65159" w14:textId="696A7109" w:rsidR="00EC2929" w:rsidRDefault="00EC2929">
      <w:pPr>
        <w:pStyle w:val="CommentText"/>
      </w:pPr>
      <w:r>
        <w:rPr>
          <w:rStyle w:val="CommentReference"/>
        </w:rPr>
        <w:annotationRef/>
      </w:r>
      <w:r>
        <w:t>This is basically my “why are Mn oxides important for Ni and how does Ni incorporate paragraph”</w:t>
      </w:r>
    </w:p>
  </w:comment>
  <w:comment w:id="2" w:author="Eva Juliet Baransky" w:date="2021-02-22T15:30:00Z" w:initials="EJB">
    <w:p w14:paraId="337F637A" w14:textId="14291300" w:rsidR="00EC2929" w:rsidRDefault="00EC2929">
      <w:pPr>
        <w:pStyle w:val="CommentText"/>
      </w:pPr>
      <w:r>
        <w:rPr>
          <w:rStyle w:val="CommentReference"/>
        </w:rPr>
        <w:annotationRef/>
      </w:r>
      <w:r>
        <w:t>This should be where I incorporate the isotope weirdness</w:t>
      </w:r>
    </w:p>
  </w:comment>
  <w:comment w:id="3" w:author="Eva Juliet Baransky" w:date="2021-02-23T11:20:00Z" w:initials="EJB">
    <w:p w14:paraId="250AF857" w14:textId="19556308" w:rsidR="00A76FC0" w:rsidRDefault="00A76FC0">
      <w:pPr>
        <w:pStyle w:val="CommentText"/>
      </w:pPr>
      <w:r>
        <w:rPr>
          <w:rStyle w:val="CommentReference"/>
        </w:rPr>
        <w:annotationRef/>
      </w:r>
      <w:r>
        <w:t>I need to check where nodules or crusts are being sampled</w:t>
      </w:r>
    </w:p>
  </w:comment>
  <w:comment w:id="4" w:author="Eva Juliet Baransky" w:date="2021-02-27T11:30:00Z" w:initials="EJB">
    <w:p w14:paraId="6B11F0FC" w14:textId="2A6F534E" w:rsidR="00982EC8" w:rsidRDefault="00982EC8">
      <w:pPr>
        <w:pStyle w:val="CommentText"/>
      </w:pPr>
      <w:r>
        <w:rPr>
          <w:rStyle w:val="CommentReference"/>
        </w:rPr>
        <w:annotationRef/>
      </w:r>
      <w:r>
        <w:t>Not sure if this is high or low ionic streng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65159" w15:done="0"/>
  <w15:commentEx w15:paraId="337F637A" w15:done="0"/>
  <w15:commentEx w15:paraId="250AF857" w15:done="0"/>
  <w15:commentEx w15:paraId="6B11F0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DE4C5F" w16cex:dateUtc="2021-02-22T22:29:00Z"/>
  <w16cex:commentExtensible w16cex:durableId="23DE4C78" w16cex:dateUtc="2021-02-22T22:30:00Z"/>
  <w16cex:commentExtensible w16cex:durableId="23DF638A" w16cex:dateUtc="2021-02-23T18:20:00Z"/>
  <w16cex:commentExtensible w16cex:durableId="23E4ABEB" w16cex:dateUtc="2021-02-27T1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65159" w16cid:durableId="23DE4C5F"/>
  <w16cid:commentId w16cid:paraId="337F637A" w16cid:durableId="23DE4C78"/>
  <w16cid:commentId w16cid:paraId="250AF857" w16cid:durableId="23DF638A"/>
  <w16cid:commentId w16cid:paraId="6B11F0FC" w16cid:durableId="23E4AB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575"/>
    <w:rsid w:val="00034F06"/>
    <w:rsid w:val="000700E6"/>
    <w:rsid w:val="00073530"/>
    <w:rsid w:val="00091A3A"/>
    <w:rsid w:val="000B4DAC"/>
    <w:rsid w:val="000E7F2E"/>
    <w:rsid w:val="001305AC"/>
    <w:rsid w:val="001441CA"/>
    <w:rsid w:val="001717B1"/>
    <w:rsid w:val="001D6128"/>
    <w:rsid w:val="00236A6B"/>
    <w:rsid w:val="0027521C"/>
    <w:rsid w:val="00295F2E"/>
    <w:rsid w:val="002D1CEF"/>
    <w:rsid w:val="00405D01"/>
    <w:rsid w:val="004531D9"/>
    <w:rsid w:val="004B1365"/>
    <w:rsid w:val="004B655C"/>
    <w:rsid w:val="004B78EB"/>
    <w:rsid w:val="00594DC7"/>
    <w:rsid w:val="006104A3"/>
    <w:rsid w:val="00664C91"/>
    <w:rsid w:val="00735C89"/>
    <w:rsid w:val="00746814"/>
    <w:rsid w:val="00757532"/>
    <w:rsid w:val="007E4CCD"/>
    <w:rsid w:val="007E5275"/>
    <w:rsid w:val="00805D86"/>
    <w:rsid w:val="008C2563"/>
    <w:rsid w:val="008C6951"/>
    <w:rsid w:val="008E7FD7"/>
    <w:rsid w:val="009252FF"/>
    <w:rsid w:val="00950FE7"/>
    <w:rsid w:val="00982EC8"/>
    <w:rsid w:val="009965A4"/>
    <w:rsid w:val="00A21DBB"/>
    <w:rsid w:val="00A34D08"/>
    <w:rsid w:val="00A44172"/>
    <w:rsid w:val="00A76FC0"/>
    <w:rsid w:val="00AA7CAF"/>
    <w:rsid w:val="00AE1E1C"/>
    <w:rsid w:val="00AF392D"/>
    <w:rsid w:val="00B20092"/>
    <w:rsid w:val="00B842A1"/>
    <w:rsid w:val="00BA3575"/>
    <w:rsid w:val="00BF321A"/>
    <w:rsid w:val="00C12FD2"/>
    <w:rsid w:val="00CA7B39"/>
    <w:rsid w:val="00CB389F"/>
    <w:rsid w:val="00D21288"/>
    <w:rsid w:val="00D22551"/>
    <w:rsid w:val="00D31927"/>
    <w:rsid w:val="00D47B46"/>
    <w:rsid w:val="00DA6852"/>
    <w:rsid w:val="00DC5F5B"/>
    <w:rsid w:val="00E40040"/>
    <w:rsid w:val="00E648D1"/>
    <w:rsid w:val="00EC2929"/>
    <w:rsid w:val="00F35E43"/>
    <w:rsid w:val="00F91065"/>
    <w:rsid w:val="00F9141A"/>
    <w:rsid w:val="00FA7967"/>
    <w:rsid w:val="00FF0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F8824"/>
  <w15:chartTrackingRefBased/>
  <w15:docId w15:val="{C5C631C8-EC91-472D-93C8-EFFE3DB29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21C"/>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7521C"/>
    <w:pPr>
      <w:spacing w:after="0"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27521C"/>
    <w:rPr>
      <w:rFonts w:ascii="Segoe UI" w:hAnsi="Segoe UI" w:cs="Segoe UI"/>
      <w:sz w:val="18"/>
      <w:szCs w:val="18"/>
    </w:rPr>
  </w:style>
  <w:style w:type="character" w:styleId="CommentReference">
    <w:name w:val="annotation reference"/>
    <w:basedOn w:val="DefaultParagraphFont"/>
    <w:uiPriority w:val="99"/>
    <w:semiHidden/>
    <w:unhideWhenUsed/>
    <w:rsid w:val="0027521C"/>
    <w:rPr>
      <w:sz w:val="16"/>
      <w:szCs w:val="16"/>
    </w:rPr>
  </w:style>
  <w:style w:type="paragraph" w:styleId="CommentText">
    <w:name w:val="annotation text"/>
    <w:basedOn w:val="Normal"/>
    <w:link w:val="CommentTextChar"/>
    <w:uiPriority w:val="99"/>
    <w:semiHidden/>
    <w:unhideWhenUsed/>
    <w:rsid w:val="0027521C"/>
    <w:pPr>
      <w:spacing w:line="240" w:lineRule="auto"/>
    </w:pPr>
    <w:rPr>
      <w:sz w:val="20"/>
      <w:szCs w:val="20"/>
    </w:rPr>
  </w:style>
  <w:style w:type="character" w:customStyle="1" w:styleId="CommentTextChar">
    <w:name w:val="Comment Text Char"/>
    <w:basedOn w:val="DefaultParagraphFont"/>
    <w:link w:val="CommentText"/>
    <w:uiPriority w:val="99"/>
    <w:semiHidden/>
    <w:rsid w:val="0027521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C2929"/>
    <w:rPr>
      <w:b/>
      <w:bCs/>
    </w:rPr>
  </w:style>
  <w:style w:type="character" w:customStyle="1" w:styleId="CommentSubjectChar">
    <w:name w:val="Comment Subject Char"/>
    <w:basedOn w:val="CommentTextChar"/>
    <w:link w:val="CommentSubject"/>
    <w:uiPriority w:val="99"/>
    <w:semiHidden/>
    <w:rsid w:val="00EC2929"/>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67763B-A4E8-42EA-B02C-15F229989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6</Pages>
  <Words>10818</Words>
  <Characters>61665</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35</cp:revision>
  <dcterms:created xsi:type="dcterms:W3CDTF">2021-02-22T21:03:00Z</dcterms:created>
  <dcterms:modified xsi:type="dcterms:W3CDTF">2021-07-27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